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730D" w:rsidRPr="005430D3" w:rsidRDefault="007C730D" w:rsidP="005430D3">
      <w:pPr>
        <w:pStyle w:val="Title"/>
        <w:rPr>
          <w:rFonts w:ascii="Times New Roman" w:eastAsia="MS Mincho" w:hAnsi="Times New Roman"/>
          <w:iCs/>
          <w:noProof/>
          <w:spacing w:val="0"/>
          <w:kern w:val="0"/>
          <w:sz w:val="28"/>
          <w:szCs w:val="28"/>
        </w:rPr>
      </w:pPr>
      <w:r w:rsidRPr="005430D3">
        <w:rPr>
          <w:rFonts w:ascii="Times New Roman" w:eastAsia="MS Mincho" w:hAnsi="Times New Roman"/>
          <w:iCs/>
          <w:noProof/>
          <w:spacing w:val="0"/>
          <w:kern w:val="0"/>
          <w:sz w:val="28"/>
          <w:szCs w:val="28"/>
        </w:rPr>
        <w:t>Parallel Deterministic Annealing Clustering and its Application to LC-MS Data Analysis</w:t>
      </w:r>
    </w:p>
    <w:p w:rsidR="009303D9" w:rsidRPr="005B520E" w:rsidRDefault="009303D9" w:rsidP="00B30EE7"/>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156F8B" w:rsidP="005B520E">
      <w:pPr>
        <w:pStyle w:val="Author"/>
      </w:pPr>
      <w:r>
        <w:lastRenderedPageBreak/>
        <w:t>Geoffrey Fox</w:t>
      </w:r>
      <w:r w:rsidR="009303D9">
        <w:t xml:space="preserve"> </w:t>
      </w:r>
    </w:p>
    <w:p w:rsidR="009303D9" w:rsidRPr="005B520E" w:rsidRDefault="00156F8B" w:rsidP="005B520E">
      <w:pPr>
        <w:pStyle w:val="Affiliation"/>
      </w:pPr>
      <w:r>
        <w:t>School of Informatics and Computing</w:t>
      </w:r>
    </w:p>
    <w:p w:rsidR="009303D9" w:rsidRPr="005B520E" w:rsidRDefault="00156F8B" w:rsidP="005B520E">
      <w:pPr>
        <w:pStyle w:val="Affiliation"/>
      </w:pPr>
      <w:r>
        <w:t>Indiana University</w:t>
      </w:r>
    </w:p>
    <w:p w:rsidR="009303D9" w:rsidRPr="005B520E" w:rsidRDefault="00156F8B" w:rsidP="005B520E">
      <w:pPr>
        <w:pStyle w:val="Affiliation"/>
      </w:pPr>
      <w:r>
        <w:t>Bloomington IN USA</w:t>
      </w:r>
    </w:p>
    <w:p w:rsidR="00FE3FF6" w:rsidRPr="005B520E" w:rsidRDefault="00156F8B" w:rsidP="00FE3FF6">
      <w:pPr>
        <w:pStyle w:val="Affiliation"/>
      </w:pPr>
      <w:r>
        <w:t>gcf@indiana.edu</w:t>
      </w:r>
    </w:p>
    <w:p w:rsidR="00FE3FF6" w:rsidRDefault="007F22FF" w:rsidP="00FE3FF6">
      <w:pPr>
        <w:pStyle w:val="Author"/>
      </w:pPr>
      <w:r>
        <w:lastRenderedPageBreak/>
        <w:t>D. R. Mani</w:t>
      </w:r>
    </w:p>
    <w:p w:rsidR="00FE3FF6" w:rsidRDefault="00FE3FF6" w:rsidP="00FE3FF6">
      <w:pPr>
        <w:pStyle w:val="Affiliation"/>
      </w:pPr>
      <w:r>
        <w:t>Proteomics and Biomarker Discovery</w:t>
      </w:r>
    </w:p>
    <w:p w:rsidR="00FE3FF6" w:rsidRDefault="00FE3FF6" w:rsidP="00FE3FF6">
      <w:pPr>
        <w:pStyle w:val="Affiliation"/>
      </w:pPr>
      <w:r>
        <w:t>The Broad Institute of MIT and Harvard,</w:t>
      </w:r>
    </w:p>
    <w:p w:rsidR="00FE3FF6" w:rsidRDefault="00FE3FF6" w:rsidP="00FE3FF6">
      <w:pPr>
        <w:pStyle w:val="Affiliation"/>
      </w:pPr>
      <w:r>
        <w:t>Cambridge, MA USA</w:t>
      </w:r>
    </w:p>
    <w:p w:rsidR="00FE3FF6" w:rsidRDefault="00144CC3" w:rsidP="00FE3FF6">
      <w:pPr>
        <w:pStyle w:val="Affiliation"/>
      </w:pPr>
      <w:hyperlink r:id="rId7" w:history="1">
        <w:r w:rsidR="00FE3FF6" w:rsidRPr="00FE3FF6">
          <w:t>manidr@broad.mit.edu</w:t>
        </w:r>
      </w:hyperlink>
    </w:p>
    <w:p w:rsidR="00FE3FF6" w:rsidRDefault="00FE3FF6" w:rsidP="00FE3FF6">
      <w:pPr>
        <w:pStyle w:val="Author"/>
        <w:rPr>
          <w:color w:val="222222"/>
          <w:sz w:val="20"/>
          <w:szCs w:val="20"/>
          <w:shd w:val="clear" w:color="auto" w:fill="FFFFFF"/>
        </w:rPr>
        <w:sectPr w:rsidR="00FE3FF6" w:rsidSect="00FE3FF6">
          <w:type w:val="continuous"/>
          <w:pgSz w:w="12240" w:h="15840" w:code="1"/>
          <w:pgMar w:top="1440" w:right="1080" w:bottom="1440" w:left="1080" w:header="720" w:footer="720" w:gutter="0"/>
          <w:cols w:num="2" w:space="1066"/>
          <w:docGrid w:linePitch="360"/>
        </w:sectPr>
      </w:pPr>
    </w:p>
    <w:p w:rsidR="009303D9" w:rsidRPr="00C40BEB" w:rsidRDefault="008C1A5F" w:rsidP="00FE3FF6">
      <w:pPr>
        <w:pStyle w:val="Author"/>
        <w:rPr>
          <w:sz w:val="24"/>
        </w:rPr>
      </w:pPr>
      <w:r w:rsidRPr="00C40BEB">
        <w:rPr>
          <w:color w:val="222222"/>
          <w:szCs w:val="20"/>
          <w:shd w:val="clear" w:color="auto" w:fill="FFFFFF"/>
        </w:rPr>
        <w:lastRenderedPageBreak/>
        <w:t>Saumyadipta Pyne</w:t>
      </w:r>
    </w:p>
    <w:p w:rsidR="00FE3FF6" w:rsidRPr="00FE3FF6" w:rsidRDefault="008C1A5F" w:rsidP="00FE3FF6">
      <w:pPr>
        <w:pStyle w:val="Affiliation"/>
      </w:pPr>
      <w:r w:rsidRPr="00FE3FF6">
        <w:t>CR Rao Advanced Institute of Mathematics, Statistics and Computer Science,</w:t>
      </w:r>
    </w:p>
    <w:p w:rsidR="008C1A5F" w:rsidRPr="00FE3FF6" w:rsidRDefault="008C1A5F" w:rsidP="00FE3FF6">
      <w:pPr>
        <w:pStyle w:val="Affiliation"/>
      </w:pPr>
      <w:r w:rsidRPr="00FE3FF6">
        <w:t>Hyderabad, India.</w:t>
      </w:r>
    </w:p>
    <w:p w:rsidR="008C1A5F" w:rsidRDefault="0043656C" w:rsidP="008C1A5F">
      <w:pPr>
        <w:shd w:val="clear" w:color="auto" w:fill="FFFFFF"/>
        <w:jc w:val="center"/>
        <w:rPr>
          <w:rFonts w:ascii="Arial" w:hAnsi="Arial" w:cs="Arial"/>
          <w:color w:val="222222"/>
        </w:rPr>
      </w:pPr>
      <w:r w:rsidRPr="0043656C">
        <w:t>spyne@crraoaimscs.org</w:t>
      </w:r>
    </w:p>
    <w:p w:rsidR="008C1A5F" w:rsidRPr="008C1A5F" w:rsidRDefault="008C1A5F" w:rsidP="008C1A5F">
      <w:pPr>
        <w:shd w:val="clear" w:color="auto" w:fill="FFFFFF"/>
        <w:jc w:val="center"/>
        <w:rPr>
          <w:rFonts w:ascii="Arial" w:hAnsi="Arial" w:cs="Arial"/>
          <w:color w:val="222222"/>
        </w:rPr>
        <w:sectPr w:rsidR="008C1A5F" w:rsidRPr="008C1A5F" w:rsidSect="00FE3FF6">
          <w:type w:val="continuous"/>
          <w:pgSz w:w="12240" w:h="15840" w:code="1"/>
          <w:pgMar w:top="1440" w:right="1080" w:bottom="1440" w:left="1080" w:header="720" w:footer="720" w:gutter="0"/>
          <w:cols w:space="720"/>
          <w:docGrid w:linePitch="360"/>
        </w:sectPr>
      </w:pPr>
    </w:p>
    <w:p w:rsidR="009303D9" w:rsidRPr="005B520E" w:rsidRDefault="009303D9" w:rsidP="00B30EE7">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pPr>
      <w:r>
        <w:rPr>
          <w:i/>
          <w:iCs/>
        </w:rPr>
        <w:lastRenderedPageBreak/>
        <w:t>Abstract</w:t>
      </w:r>
      <w:r>
        <w:t>—</w:t>
      </w:r>
      <w:r w:rsidR="00D67CF8" w:rsidRPr="00D67CF8">
        <w:t xml:space="preserve">We present a scalable parallel deterministic annealing formalism for clustering with cutoffs and position dependent variances. We apply it to the “peak matching" problem of </w:t>
      </w:r>
      <w:r w:rsidR="00F2683B">
        <w:t xml:space="preserve">the </w:t>
      </w:r>
      <w:r w:rsidR="00D67CF8" w:rsidRPr="00D67CF8">
        <w:t>precise identification of the common LC-MS peaks across a cohort of multiple biological samples in proteomic biomarker discovery. We f</w:t>
      </w:r>
      <w:r w:rsidR="0011307D">
        <w:t>ind</w:t>
      </w:r>
      <w:r w:rsidR="00D67CF8" w:rsidRPr="00D67CF8">
        <w:t xml:space="preserve"> reliably and automatically tens of thousands of clusters starting with a single one that is split recursively as distance resoluti</w:t>
      </w:r>
      <w:r w:rsidR="00EC3616">
        <w:t>on is sharpened. We parallelize the algorithm and compare</w:t>
      </w:r>
      <w:r w:rsidR="00D67CF8" w:rsidRPr="00D67CF8">
        <w:t xml:space="preserve"> unconstrained and trimmed clusters using data from a human tuberculosis cohort.</w:t>
      </w:r>
    </w:p>
    <w:p w:rsidR="009303D9" w:rsidRDefault="00100B2A" w:rsidP="005B520E">
      <w:pPr>
        <w:pStyle w:val="keywords"/>
      </w:pPr>
      <w:r>
        <w:t>Keywords</w:t>
      </w:r>
      <w:r w:rsidR="00D67CF8">
        <w:t xml:space="preserve"> </w:t>
      </w:r>
      <w:r w:rsidR="0011307D">
        <w:t>–</w:t>
      </w:r>
      <w:r w:rsidR="00D67CF8">
        <w:t xml:space="preserve"> </w:t>
      </w:r>
      <w:r w:rsidR="0011307D">
        <w:t xml:space="preserve">deterministic </w:t>
      </w:r>
      <w:r>
        <w:t xml:space="preserve">annealing, clustering, LC-MS, </w:t>
      </w:r>
      <w:r w:rsidR="0011307D">
        <w:t xml:space="preserve">proteomics, </w:t>
      </w:r>
      <w:r>
        <w:t>performance, parallel algorithms</w:t>
      </w:r>
    </w:p>
    <w:p w:rsidR="00100B2A" w:rsidRDefault="009303D9" w:rsidP="00B30EE7">
      <w:pPr>
        <w:pStyle w:val="Heading1"/>
      </w:pPr>
      <w:r>
        <w:t xml:space="preserve"> </w:t>
      </w:r>
      <w:r w:rsidRPr="005B520E">
        <w:t>Introduction</w:t>
      </w:r>
      <w:r>
        <w:t xml:space="preserve"> </w:t>
      </w:r>
    </w:p>
    <w:p w:rsidR="00D21D36" w:rsidRDefault="0019223B" w:rsidP="00D21D36">
      <w:r w:rsidRPr="0019223B">
        <w:t>Big data emerging from different aspects of health and</w:t>
      </w:r>
      <w:r>
        <w:t xml:space="preserve"> </w:t>
      </w:r>
      <w:r w:rsidRPr="0019223B">
        <w:t>“omics” profiling of biological samples in the quest to understand disease</w:t>
      </w:r>
      <w:r w:rsidR="00F2683B">
        <w:t>,</w:t>
      </w:r>
      <w:r w:rsidRPr="0019223B">
        <w:t xml:space="preserve"> require scalable and robust analysis</w:t>
      </w:r>
      <w:r w:rsidR="00D21D36">
        <w:t xml:space="preserve">. Strategies for early recognition of outbreak of an infectious disease and rapid initiation of infection control are of key importance in maintaining public health and security. International grids connecting healthcare providers, surveillance networks, and research labs can therefore be rich sources of enormous quantities of specialized data in the future course of bio-medicine. </w:t>
      </w:r>
      <w:r w:rsidR="00D67CF8">
        <w:t>An international grid, for example, was formed in response to the global epidemic of Severe Acute Respiratory Syndrome (SARS) that occurred during March to June of 2003. Other such efforts were made to tackle diseases ranging from anthrax to small pox. Recently the US Centers for Disease Control and Prevention announced the advance of highly drug-resistant bacteria which could be cause for global concern.</w:t>
      </w:r>
      <w:r w:rsidR="00D21D36">
        <w:t xml:space="preserve"> As biomarker discovery and deployment of tests are not easy, preparedness for diseases that can spread quickly and relatively easily, such as among connected populations, require concerted algorithmic approaches that combine efficient diagnostics, scalable analytics and suitable medical response.   </w:t>
      </w:r>
    </w:p>
    <w:p w:rsidR="00D21D36" w:rsidRDefault="00D21D36" w:rsidP="00D21D36"/>
    <w:p w:rsidR="00D21D36" w:rsidRDefault="00D21D36" w:rsidP="003850A4">
      <w:r>
        <w:lastRenderedPageBreak/>
        <w:t>Not surprisingly, few algorithmic frameworks are available to analyze large amounts of data, possibly spanning many samples and cohorts, to aid scalable and distributed mechanisms of performing key tasks such as biomarker discovery, or diagnostic testing of specific proteins</w:t>
      </w:r>
      <w:r w:rsidR="0070128D">
        <w:t xml:space="preserve"> </w:t>
      </w:r>
      <w:r w:rsidR="0070128D">
        <w:fldChar w:fldCharType="begin">
          <w:fldData xml:space="preserve">PEVuZE5vdGU+PENpdGU+PEF1dGhvcj5Cb2d1c2tpPC9BdXRob3I+PFllYXI+MjAwMzwvWWVhcj48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</w:fldData>
        </w:fldChar>
      </w:r>
      <w:r w:rsidR="00335519">
        <w:instrText xml:space="preserve"> ADDIN EN.CITE </w:instrText>
      </w:r>
      <w:r w:rsidR="00335519">
        <w:fldChar w:fldCharType="begin">
          <w:fldData xml:space="preserve">PEVuZE5vdGU+PENpdGU+PEF1dGhvcj5Cb2d1c2tpPC9BdXRob3I+PFllYXI+MjAwMzwvWWVhcj48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</w:fldData>
        </w:fldChar>
      </w:r>
      <w:r w:rsidR="00335519">
        <w:instrText xml:space="preserve"> ADDIN EN.CITE.DATA </w:instrText>
      </w:r>
      <w:r w:rsidR="00335519">
        <w:fldChar w:fldCharType="end"/>
      </w:r>
      <w:r w:rsidR="0070128D">
        <w:fldChar w:fldCharType="separate"/>
      </w:r>
      <w:r w:rsidR="00335519">
        <w:rPr>
          <w:noProof/>
        </w:rPr>
        <w:t>[</w:t>
      </w:r>
      <w:hyperlink w:anchor="_ENREF_1" w:tooltip="Boguski, 2003 #3977" w:history="1">
        <w:r w:rsidR="005210F0">
          <w:rPr>
            <w:noProof/>
          </w:rPr>
          <w:t>1-7</w:t>
        </w:r>
      </w:hyperlink>
      <w:r w:rsidR="00335519">
        <w:rPr>
          <w:noProof/>
        </w:rPr>
        <w:t>]</w:t>
      </w:r>
      <w:r w:rsidR="0070128D">
        <w:fldChar w:fldCharType="end"/>
      </w:r>
      <w:r>
        <w:t xml:space="preserve">. During the SARS outbreak, the “gold standard” of the time for lab diagnosis of the coronavirus infection was antibody detection by ELISA, a process that included the median time to seroconversion in SARS patients of 17–20 days following the onset of symptoms, making rapid diagnosis almost impossible. Proteomic fingerprints of biomarkers, such as by SELDI methods were, however, reported to provide sensitive and specific diagnostics for SARS without the need for high-level biosafety facilities in just 3 hours of testing </w:t>
      </w:r>
      <w:r w:rsidR="003850A4">
        <w:fldChar w:fldCharType="begin"/>
      </w:r>
      <w:r w:rsidR="00335519">
        <w:instrText xml:space="preserve"> ADDIN EN.CITE &lt;EndNote&gt;&lt;Cite&gt;&lt;Author&gt;Kang&lt;/Author&gt;&lt;Year&gt;2005&lt;/Year&gt;&lt;RecNum&gt;6259&lt;/RecNum&gt;&lt;DisplayText&gt;[8]&lt;/DisplayText&gt;&lt;record&gt;&lt;rec-number&gt;6259&lt;/rec-number&gt;&lt;foreign-keys&gt;&lt;key app="EN" db-id="rfx20pr9t5zxtmee0xn5fwzbxvw0r9vz2tee"&gt;6259&lt;/key&gt;&lt;/foreign-keys&gt;&lt;ref-type name="Journal Article"&gt;17&lt;/ref-type&gt;&lt;contributors&gt;&lt;authors&gt;&lt;author&gt;Kang, Xixiong&lt;/author&gt;&lt;author&gt;Xu, Yang&lt;/author&gt;&lt;author&gt;Wu, Xiaoyi&lt;/author&gt;&lt;author&gt;Liang, Yong&lt;/author&gt;&lt;author&gt;Wang, Chen&lt;/author&gt;&lt;author&gt;Guo, Junhua&lt;/author&gt;&lt;author&gt;Wang, Yajie&lt;/author&gt;&lt;author&gt;Chen, Maohua&lt;/author&gt;&lt;author&gt;Wu, Da&lt;/author&gt;&lt;author&gt;Wang, Youchun&lt;/author&gt;&lt;/authors&gt;&lt;/contributors&gt;&lt;titles&gt;&lt;title&gt;Proteomic fingerprints for potential application to early diagnosis of severe acute respiratory syndrome&lt;/title&gt;&lt;secondary-title&gt;Clinical chemistry&lt;/secondary-title&gt;&lt;/titles&gt;&lt;periodical&gt;&lt;full-title&gt;Clinical chemistry&lt;/full-title&gt;&lt;/periodical&gt;&lt;pages&gt;56-64&lt;/pages&gt;&lt;volume&gt;51&lt;/volume&gt;&lt;number&gt;1&lt;/number&gt;&lt;dates&gt;&lt;year&gt;2005&lt;/year&gt;&lt;/dates&gt;&lt;isbn&gt;0009-9147&lt;/isbn&gt;&lt;urls&gt;&lt;/urls&gt;&lt;/record&gt;&lt;/Cite&gt;&lt;/EndNote&gt;</w:instrText>
      </w:r>
      <w:r w:rsidR="003850A4">
        <w:fldChar w:fldCharType="separate"/>
      </w:r>
      <w:r w:rsidR="00335519">
        <w:rPr>
          <w:noProof/>
        </w:rPr>
        <w:t>[</w:t>
      </w:r>
      <w:hyperlink w:anchor="_ENREF_8" w:tooltip="Kang, 2005 #6259" w:history="1">
        <w:r w:rsidR="005210F0">
          <w:rPr>
            <w:noProof/>
          </w:rPr>
          <w:t>8</w:t>
        </w:r>
      </w:hyperlink>
      <w:r w:rsidR="00335519">
        <w:rPr>
          <w:noProof/>
        </w:rPr>
        <w:t>]</w:t>
      </w:r>
      <w:r w:rsidR="003850A4">
        <w:fldChar w:fldCharType="end"/>
      </w:r>
      <w:r w:rsidR="003850A4">
        <w:t>.</w:t>
      </w:r>
    </w:p>
    <w:p w:rsidR="0019223B" w:rsidRDefault="0019223B" w:rsidP="0019223B">
      <w:r>
        <w:t>Proteomics is clearly among the most commonly used technologies in the labs worldwide both for biomarker discovery—often by looking at many thousands of ma</w:t>
      </w:r>
      <w:r w:rsidR="00F2683B">
        <w:t>r</w:t>
      </w:r>
      <w:r>
        <w:t>kers in readily accessible biofluids—as well as diagnostic testing based on targeted detection of specific proteins. The workhorse of proteomics is the high mass accuracy, high resolution and high-throughput platform of Mass Spectrometry (MS), often preceded by separation techniques such as Liquid Chromatography (LC). A typical LC-MS analysis of a digested sample, containing a mixture of peptides, results in a data set containing tens to hundreds of thousands of “peaks” which represent the peptides. Hence each LC-MS sample for a cohort consists of 2-dimensional data arising from a list of peaks specified by points (m/Z, RT), where m/Z is the mass to charge ratio, and RT the retention time for the peak representing by a peptide.</w:t>
      </w:r>
    </w:p>
    <w:p w:rsidR="00D21D36" w:rsidRDefault="0019223B" w:rsidP="0019223B">
      <w:r>
        <w:t xml:space="preserve">Abundance of peaks in “label-free” LC-MS enables large scale comparison of peptides among groups of samples. In fact when a group of samples in a cohort are analyzed together, not only is it possible to robustly “align” or cluster the corresponding peaks across samples, but also enables the search for patterns or fingerprints of disease </w:t>
      </w:r>
      <w:r w:rsidR="00D21D36">
        <w:t>states which may not be detectable in individual samples. This property of the data lends itself naturally to big data analytics for biomarker discovery, and is especially useful for population-</w:t>
      </w:r>
      <w:r w:rsidR="00D21D36">
        <w:lastRenderedPageBreak/>
        <w:t xml:space="preserve">level studies with large cohorts as in the case of infectious diseases and epidemics. With increasingly large-scale studies the need for fast yet precise cohort-wide clustering of large numbers of peaks assumes technical importance. In particular, a scalable parallel implementation of a cohort-wide peak clustering algorithm for LC-MS based proteomic data can prove to be a critically important tool in the clinical pipelines for </w:t>
      </w:r>
      <w:r>
        <w:t>responding to</w:t>
      </w:r>
      <w:r w:rsidR="00D21D36">
        <w:t xml:space="preserve"> global epidemics such as infectious diseases like tuberculosis, influenza, etc. </w:t>
      </w:r>
    </w:p>
    <w:p w:rsidR="00EA4DB4" w:rsidRDefault="00D21D36" w:rsidP="00D21D36">
      <w:r>
        <w:t xml:space="preserve">Here we present a new scalable parallel deterministic annealing based peak clustering algorithm DAVS(c) for identifying and characterizing very large number of peptides across a significant dynamic range over a big cohort of samples. This extends the work in </w:t>
      </w:r>
      <w:r w:rsidR="001D6275">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1D6275">
        <w:fldChar w:fldCharType="separate"/>
      </w:r>
      <w:r w:rsidR="00335519">
        <w:rPr>
          <w:noProof/>
        </w:rPr>
        <w:t>[</w:t>
      </w:r>
      <w:hyperlink w:anchor="_ENREF_9" w:tooltip="Rudolf Fruhwirth, 2011 #4693" w:history="1">
        <w:r w:rsidR="005210F0">
          <w:rPr>
            <w:noProof/>
          </w:rPr>
          <w:t>9</w:t>
        </w:r>
      </w:hyperlink>
      <w:r w:rsidR="00335519">
        <w:rPr>
          <w:noProof/>
        </w:rPr>
        <w:t>]</w:t>
      </w:r>
      <w:r w:rsidR="001D6275">
        <w:fldChar w:fldCharType="end"/>
      </w:r>
      <w:r w:rsidR="001D6275">
        <w:t xml:space="preserve"> to a scalable integrated parallel formulation. </w:t>
      </w:r>
      <w:r w:rsidR="00965C85">
        <w:t xml:space="preserve">Other current best practice approaches to LC-MS </w:t>
      </w:r>
      <w:r w:rsidR="00965C85">
        <w:fldChar w:fldCharType="begin">
          <w:fldData xml:space="preserve">PEVuZE5vdGU+PENpdGU+PEF1dGhvcj5TYWVlZDwvQXV0aG9yPjxZZWFyPjIwMTI8L1llYXI+PFJl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</w:fldData>
        </w:fldChar>
      </w:r>
      <w:r w:rsidR="00965C85">
        <w:instrText xml:space="preserve"> ADDIN EN.CITE </w:instrText>
      </w:r>
      <w:r w:rsidR="00965C85">
        <w:fldChar w:fldCharType="begin">
          <w:fldData xml:space="preserve">PEVuZE5vdGU+PENpdGU+PEF1dGhvcj5TYWVlZDwvQXV0aG9yPjxZZWFyPjIwMTI8L1llYXI+PFJl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</w:fldData>
        </w:fldChar>
      </w:r>
      <w:r w:rsidR="00965C85">
        <w:instrText xml:space="preserve"> ADDIN EN.CITE.DATA </w:instrText>
      </w:r>
      <w:r w:rsidR="00965C85">
        <w:fldChar w:fldCharType="end"/>
      </w:r>
      <w:r w:rsidR="00965C85">
        <w:fldChar w:fldCharType="separate"/>
      </w:r>
      <w:r w:rsidR="00965C85">
        <w:rPr>
          <w:noProof/>
        </w:rPr>
        <w:t>[</w:t>
      </w:r>
      <w:hyperlink w:anchor="_ENREF_6" w:tooltip="LaMarche, 2013 #6279" w:history="1">
        <w:r w:rsidR="005210F0">
          <w:rPr>
            <w:noProof/>
          </w:rPr>
          <w:t>6</w:t>
        </w:r>
      </w:hyperlink>
      <w:r w:rsidR="00965C85">
        <w:rPr>
          <w:noProof/>
        </w:rPr>
        <w:t xml:space="preserve">, </w:t>
      </w:r>
      <w:hyperlink w:anchor="_ENREF_7" w:tooltip="Saeed, 2012 #6280" w:history="1">
        <w:r w:rsidR="005210F0">
          <w:rPr>
            <w:noProof/>
          </w:rPr>
          <w:t>7</w:t>
        </w:r>
      </w:hyperlink>
      <w:r w:rsidR="00965C85">
        <w:rPr>
          <w:noProof/>
        </w:rPr>
        <w:t>]</w:t>
      </w:r>
      <w:r w:rsidR="00965C85">
        <w:fldChar w:fldCharType="end"/>
      </w:r>
      <w:r w:rsidR="00965C85">
        <w:t xml:space="preserve"> also do not exploit parallelism. </w:t>
      </w:r>
      <w:r>
        <w:t xml:space="preserve">By clustering with cutoffs </w:t>
      </w:r>
      <w:r w:rsidR="00BF6D34">
        <w:fldChar w:fldCharType="begin">
          <w:fldData xml:space="preserve">PEVuZE5vdGU+PENpdGU+PEF1dGhvcj5SdWRvbGYgRnJ1aHdpcnRoPC9BdXRob3I+PFllYXI+MjAw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==
</w:fldData>
        </w:fldChar>
      </w:r>
      <w:r w:rsidR="00335519">
        <w:instrText xml:space="preserve"> ADDIN EN.CITE </w:instrText>
      </w:r>
      <w:r w:rsidR="00335519">
        <w:fldChar w:fldCharType="begin">
          <w:fldData xml:space="preserve">PEVuZE5vdGU+PENpdGU+PEF1dGhvcj5SdWRvbGYgRnJ1aHdpcnRoPC9BdXRob3I+PFllYXI+MjAw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==
</w:fldData>
        </w:fldChar>
      </w:r>
      <w:r w:rsidR="00335519">
        <w:instrText xml:space="preserve"> ADDIN EN.CITE.DATA </w:instrText>
      </w:r>
      <w:r w:rsidR="00335519">
        <w:fldChar w:fldCharType="end"/>
      </w:r>
      <w:r w:rsidR="00BF6D34">
        <w:fldChar w:fldCharType="separate"/>
      </w:r>
      <w:r w:rsidR="00335519">
        <w:rPr>
          <w:noProof/>
        </w:rPr>
        <w:t>[</w:t>
      </w:r>
      <w:hyperlink w:anchor="_ENREF_10" w:tooltip="Rudolf Fruhwirth, 2008 #4940" w:history="1">
        <w:r w:rsidR="005210F0">
          <w:rPr>
            <w:noProof/>
          </w:rPr>
          <w:t>10-12</w:t>
        </w:r>
      </w:hyperlink>
      <w:r w:rsidR="00335519">
        <w:rPr>
          <w:noProof/>
        </w:rPr>
        <w:t>]</w:t>
      </w:r>
      <w:r w:rsidR="00BF6D34">
        <w:fldChar w:fldCharType="end"/>
      </w:r>
      <w:r w:rsidR="00BF6D34">
        <w:t xml:space="preserve"> </w:t>
      </w:r>
      <w:r>
        <w:t xml:space="preserve">(denoted by c) that constrain each cluster’s variance dependent on its position, our algorithm can </w:t>
      </w:r>
      <w:r w:rsidR="001D6275">
        <w:t xml:space="preserve">automatically </w:t>
      </w:r>
      <w:r>
        <w:t xml:space="preserve">identify peaks with desired precision across </w:t>
      </w:r>
      <w:r w:rsidR="00EF5C29">
        <w:t xml:space="preserve">big cohorts of samples, enabling disease versus normal comparisons, or monitoring progression of disease. The resulting discriminatory peaks could subsequently be used for their diagnostic value. We applied DAVS(c) to real-world cohorts of clinical plasma samples from tuberculosis patients, and observed that its performance was favorable in comparison to other common approaches. Not only did DAVS(c) manage to trim clusters with precision and rigor, but we also verified the accuracy of the output using landmark peaks obtained by peptide sequencing by tandem mass spectrometry (MS/MS). </w:t>
      </w:r>
      <w:r>
        <w:t xml:space="preserve"> </w:t>
      </w:r>
      <w:r w:rsidR="00EA4DB4">
        <w:t xml:space="preserve">It extends earlier work </w:t>
      </w:r>
      <w:r w:rsidR="0036676C">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 </w:instrText>
      </w:r>
      <w:r w:rsidR="00335519">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DATA </w:instrText>
      </w:r>
      <w:r w:rsidR="00335519">
        <w:fldChar w:fldCharType="end"/>
      </w:r>
      <w:r w:rsidR="0036676C">
        <w:fldChar w:fldCharType="separate"/>
      </w:r>
      <w:r w:rsidR="00335519">
        <w:rPr>
          <w:noProof/>
        </w:rPr>
        <w:t>[</w:t>
      </w:r>
      <w:hyperlink w:anchor="_ENREF_13" w:tooltip="Ken Rose, 1990 #2956" w:history="1">
        <w:r w:rsidR="005210F0">
          <w:rPr>
            <w:noProof/>
          </w:rPr>
          <w:t>13-15</w:t>
        </w:r>
      </w:hyperlink>
      <w:r w:rsidR="00335519">
        <w:rPr>
          <w:noProof/>
        </w:rPr>
        <w:t>]</w:t>
      </w:r>
      <w:r w:rsidR="0036676C">
        <w:fldChar w:fldCharType="end"/>
      </w:r>
      <w:r w:rsidR="001D6275">
        <w:t xml:space="preserve"> on basic clustering</w:t>
      </w:r>
      <w:r w:rsidR="00EA4DB4">
        <w:t xml:space="preserve"> to add cutoff clusters and parallelism. It also addresses special features of the LC-MS problem including the very different scales in the </w:t>
      </w:r>
      <w:r w:rsidR="00F2683B">
        <w:t>m/Z</w:t>
      </w:r>
      <w:r w:rsidR="00EA4DB4">
        <w:t xml:space="preserve"> and RT dimensions. The large number of clusters (around 30,000 </w:t>
      </w:r>
      <w:r w:rsidR="00EF5C29">
        <w:t xml:space="preserve">with two or more peaks derived from </w:t>
      </w:r>
      <w:r w:rsidR="00EA4DB4">
        <w:t>a</w:t>
      </w:r>
      <w:r w:rsidR="00EF5C29">
        <w:t xml:space="preserve"> sample with a</w:t>
      </w:r>
      <w:r w:rsidR="00EA4DB4">
        <w:t xml:space="preserve"> quarter of a million peaks) also requires new approaches to the parallel a</w:t>
      </w:r>
      <w:r w:rsidR="00F2683B">
        <w:t>lgorithm</w:t>
      </w:r>
      <w:r w:rsidR="00EA4DB4">
        <w:t xml:space="preserve"> discussed in </w:t>
      </w:r>
      <w:r w:rsidR="0036676C">
        <w:fldChar w:fldCharType="begin">
          <w:fldData xml:space="preserve">PEVuZE5vdGU+PENpdGU+PEF1dGhvcj5HZW9mZnJleSBDLiBGb3g8L0F1dGhvcj48WWVhcj4yMDEy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</w:fldData>
        </w:fldChar>
      </w:r>
      <w:r w:rsidR="00335519">
        <w:instrText xml:space="preserve"> ADDIN EN.CITE </w:instrText>
      </w:r>
      <w:r w:rsidR="00335519">
        <w:fldChar w:fldCharType="begin">
          <w:fldData xml:space="preserve">PEVuZE5vdGU+PENpdGU+PEF1dGhvcj5HZW9mZnJleSBDLiBGb3g8L0F1dGhvcj48WWVhcj4yMDEy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</w:fldData>
        </w:fldChar>
      </w:r>
      <w:r w:rsidR="00335519">
        <w:instrText xml:space="preserve"> ADDIN EN.CITE.DATA </w:instrText>
      </w:r>
      <w:r w:rsidR="00335519">
        <w:fldChar w:fldCharType="end"/>
      </w:r>
      <w:r w:rsidR="0036676C">
        <w:fldChar w:fldCharType="separate"/>
      </w:r>
      <w:r w:rsidR="00335519">
        <w:rPr>
          <w:noProof/>
        </w:rPr>
        <w:t>[</w:t>
      </w:r>
      <w:hyperlink w:anchor="_ENREF_16" w:tooltip="Geoffrey C. Fox, 2012 #4856" w:history="1">
        <w:r w:rsidR="005210F0">
          <w:rPr>
            <w:noProof/>
          </w:rPr>
          <w:t>16-19</w:t>
        </w:r>
      </w:hyperlink>
      <w:r w:rsidR="00335519">
        <w:rPr>
          <w:noProof/>
        </w:rPr>
        <w:t>]</w:t>
      </w:r>
      <w:r w:rsidR="0036676C">
        <w:fldChar w:fldCharType="end"/>
      </w:r>
      <w:r w:rsidR="001D6275">
        <w:t xml:space="preserve"> to</w:t>
      </w:r>
      <w:r w:rsidR="00EA4DB4">
        <w:t xml:space="preserve"> get efficient </w:t>
      </w:r>
      <w:r w:rsidR="00EF5C29">
        <w:t xml:space="preserve">scalable performance. </w:t>
      </w:r>
      <w:r w:rsidR="00F2683B">
        <w:t>Further m</w:t>
      </w:r>
      <w:r w:rsidR="00EA4DB4">
        <w:t>ost of th</w:t>
      </w:r>
      <w:r w:rsidR="00F63C9F">
        <w:t>is</w:t>
      </w:r>
      <w:r w:rsidR="00EA4DB4">
        <w:t xml:space="preserve"> previous parallel work was not focused on vector space problems but rather on non-metric spaces</w:t>
      </w:r>
      <w:r w:rsidR="001D6275">
        <w:t xml:space="preserve"> </w:t>
      </w:r>
      <w:r w:rsidR="0036676C">
        <w:fldChar w:fldCharType="begin"/>
      </w:r>
      <w:r w:rsidR="00335519">
        <w:instrText xml:space="preserve"> ADDIN EN.CITE &lt;EndNote&gt;&lt;Cite&gt;&lt;Author&gt;Geoffrey Fox&lt;/Author&gt;&lt;Year&gt;2013&lt;/Year&gt;&lt;RecNum&gt;6258&lt;/RecNum&gt;&lt;DisplayText&gt;[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EndNote&gt;</w:instrText>
      </w:r>
      <w:r w:rsidR="0036676C">
        <w:fldChar w:fldCharType="separate"/>
      </w:r>
      <w:r w:rsidR="00335519">
        <w:rPr>
          <w:noProof/>
        </w:rPr>
        <w:t>[</w:t>
      </w:r>
      <w:hyperlink w:anchor="_ENREF_20" w:tooltip="Geoffrey Fox, 2013 #6258" w:history="1">
        <w:r w:rsidR="005210F0">
          <w:rPr>
            <w:noProof/>
          </w:rPr>
          <w:t>20</w:t>
        </w:r>
      </w:hyperlink>
      <w:r w:rsidR="00335519">
        <w:rPr>
          <w:noProof/>
        </w:rPr>
        <w:t>]</w:t>
      </w:r>
      <w:r w:rsidR="0036676C">
        <w:fldChar w:fldCharType="end"/>
      </w:r>
      <w:r w:rsidR="00EA4DB4">
        <w:t xml:space="preserve"> ext</w:t>
      </w:r>
      <w:r w:rsidR="00F63C9F">
        <w:t xml:space="preserve">ending methods introduced in </w:t>
      </w:r>
      <w:r w:rsidR="0036676C">
        <w:fldChar w:fldCharType="begin"/>
      </w:r>
      <w:r w:rsidR="00335519">
        <w:instrText xml:space="preserve"> ADDIN EN.CITE &lt;EndNote&gt;&lt;Cite&gt;&lt;Author&gt;Hofmann&lt;/Author&gt;&lt;Year&gt;1997&lt;/Year&gt;&lt;RecNum&gt;4383&lt;/RecNum&gt;&lt;DisplayText&gt;[21]&lt;/DisplayText&gt;&lt;record&gt;&lt;rec-number&gt;4383&lt;/rec-number&gt;&lt;foreign-keys&gt;&lt;key app="EN" db-id="rfx20pr9t5zxtmee0xn5fwzbxvw0r9vz2tee"&gt;4383&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keywords&gt;&lt;keyword&gt;deterministic annealing&lt;/keyword&gt;&lt;keyword&gt;exploratory data analysis&lt;/keyword&gt;&lt;keyword&gt;maxiumum entropy method&lt;/keyword&gt;&lt;keyword&gt;multidimensional scaling&lt;/keyword&gt;&lt;keyword&gt;nonlinear dimensionality reduction.&lt;/keyword&gt;&lt;keyword&gt;pairwise data clustering&lt;/keyword&gt;&lt;keyword&gt;texture segmentation&lt;/keyword&gt;&lt;/keywords&gt;&lt;dates&gt;&lt;year&gt;1997&lt;/year&gt;&lt;/dates&gt;&lt;urls&gt;&lt;/urls&gt;&lt;/record&gt;&lt;/Cite&gt;&lt;/EndNote&gt;</w:instrText>
      </w:r>
      <w:r w:rsidR="0036676C">
        <w:fldChar w:fldCharType="separate"/>
      </w:r>
      <w:r w:rsidR="00335519">
        <w:rPr>
          <w:noProof/>
        </w:rPr>
        <w:t>[</w:t>
      </w:r>
      <w:hyperlink w:anchor="_ENREF_21" w:tooltip="Hofmann, 1997 #4383" w:history="1">
        <w:r w:rsidR="005210F0">
          <w:rPr>
            <w:noProof/>
          </w:rPr>
          <w:t>21</w:t>
        </w:r>
      </w:hyperlink>
      <w:r w:rsidR="00335519">
        <w:rPr>
          <w:noProof/>
        </w:rPr>
        <w:t>]</w:t>
      </w:r>
      <w:r w:rsidR="0036676C">
        <w:fldChar w:fldCharType="end"/>
      </w:r>
      <w:r w:rsidR="00EA4DB4">
        <w:t xml:space="preserve"> </w:t>
      </w:r>
      <w:r w:rsidR="008011C0">
        <w:t>with</w:t>
      </w:r>
      <w:r w:rsidR="00EA4DB4">
        <w:t xml:space="preserve"> at most around 100 clusters.</w:t>
      </w:r>
    </w:p>
    <w:p w:rsidR="00EF5C29" w:rsidRDefault="00EF5C29" w:rsidP="00EF5C29">
      <w:r>
        <w:t>The next section describes the formalism while section III evaluates the technical performance (parallel speedup); and section IV examines the proteomics functionality while analyzing a large sample of data. Conclusions summarize the paper with related clustering work described in section II.</w:t>
      </w:r>
    </w:p>
    <w:p w:rsidR="005D6E6E" w:rsidRPr="005D6E6E" w:rsidRDefault="005D6E6E" w:rsidP="005D6E6E">
      <w:pPr>
        <w:pStyle w:val="Heading1"/>
      </w:pPr>
      <w:r w:rsidRPr="005D6E6E">
        <w:t>Parallel Deterministic Annealing Clustering with Cutoff</w:t>
      </w:r>
    </w:p>
    <w:p w:rsidR="00B30EE7" w:rsidRDefault="00B30EE7" w:rsidP="001D134D">
      <w:r w:rsidRPr="00AD31A6">
        <w:t>Deterministic annealing</w:t>
      </w:r>
      <w:r w:rsidR="009E074E">
        <w:t xml:space="preserve"> has been successful in many applications</w:t>
      </w:r>
      <w:r>
        <w:t xml:space="preserve"> </w:t>
      </w:r>
      <w:r w:rsidR="0036676C">
        <w:fldChar w:fldCharType="begin">
          <w:fldData xml:space="preserve">PEVuZE5vdGU+PENpdGU+PEF1dGhvcj5LZW4gUm9zZTwvQXV0aG9yPjxZZWFyPjE5OTg8L1llYXI+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</w:fldData>
        </w:fldChar>
      </w:r>
      <w:r w:rsidR="00335519">
        <w:instrText xml:space="preserve"> ADDIN EN.CITE </w:instrText>
      </w:r>
      <w:r w:rsidR="00335519">
        <w:fldChar w:fldCharType="begin">
          <w:fldData xml:space="preserve">PEVuZE5vdGU+PENpdGU+PEF1dGhvcj5LZW4gUm9zZTwvQXV0aG9yPjxZZWFyPjE5OTg8L1llYXI+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</w:fldData>
        </w:fldChar>
      </w:r>
      <w:r w:rsidR="00335519">
        <w:instrText xml:space="preserve"> ADDIN EN.CITE.DATA </w:instrText>
      </w:r>
      <w:r w:rsidR="00335519">
        <w:fldChar w:fldCharType="end"/>
      </w:r>
      <w:r w:rsidR="0036676C">
        <w:fldChar w:fldCharType="separate"/>
      </w:r>
      <w:r w:rsidR="00335519">
        <w:rPr>
          <w:noProof/>
        </w:rPr>
        <w:t>[</w:t>
      </w:r>
      <w:hyperlink w:anchor="_ENREF_9" w:tooltip="Rudolf Fruhwirth, 2011 #4693" w:history="1">
        <w:r w:rsidR="005210F0">
          <w:rPr>
            <w:noProof/>
          </w:rPr>
          <w:t>9</w:t>
        </w:r>
      </w:hyperlink>
      <w:r w:rsidR="00335519">
        <w:rPr>
          <w:noProof/>
        </w:rPr>
        <w:t xml:space="preserve">, </w:t>
      </w:r>
      <w:hyperlink w:anchor="_ENREF_10" w:tooltip="Rudolf Fruhwirth, 2008 #4940" w:history="1">
        <w:r w:rsidR="005210F0">
          <w:rPr>
            <w:noProof/>
          </w:rPr>
          <w:t>10</w:t>
        </w:r>
      </w:hyperlink>
      <w:r w:rsidR="00335519">
        <w:rPr>
          <w:noProof/>
        </w:rPr>
        <w:t xml:space="preserve">, </w:t>
      </w:r>
      <w:hyperlink w:anchor="_ENREF_12" w:tooltip="Li, 1996 #6261" w:history="1">
        <w:r w:rsidR="005210F0">
          <w:rPr>
            <w:noProof/>
          </w:rPr>
          <w:t>12</w:t>
        </w:r>
      </w:hyperlink>
      <w:r w:rsidR="00335519">
        <w:rPr>
          <w:noProof/>
        </w:rPr>
        <w:t xml:space="preserve">, </w:t>
      </w:r>
      <w:hyperlink w:anchor="_ENREF_15" w:tooltip="Ken Rose, 1998 #2697" w:history="1">
        <w:r w:rsidR="005210F0">
          <w:rPr>
            <w:noProof/>
          </w:rPr>
          <w:t>15</w:t>
        </w:r>
      </w:hyperlink>
      <w:r w:rsidR="00335519">
        <w:rPr>
          <w:noProof/>
        </w:rPr>
        <w:t xml:space="preserve">, </w:t>
      </w:r>
      <w:hyperlink w:anchor="_ENREF_17" w:tooltip="Yang Ruan, 2012 #4681" w:history="1">
        <w:r w:rsidR="005210F0">
          <w:rPr>
            <w:noProof/>
          </w:rPr>
          <w:t>17-31</w:t>
        </w:r>
      </w:hyperlink>
      <w:r w:rsidR="00335519">
        <w:rPr>
          <w:noProof/>
        </w:rPr>
        <w:t>]</w:t>
      </w:r>
      <w:r w:rsidR="0036676C">
        <w:fldChar w:fldCharType="end"/>
      </w:r>
      <w:r w:rsidR="009E074E">
        <w:t xml:space="preserve"> and</w:t>
      </w:r>
      <w:r w:rsidRPr="00AD31A6">
        <w:t xml:space="preserve"> is motivated by the same key concept as the more familiar simulated annealing</w:t>
      </w:r>
      <w:r>
        <w:t xml:space="preserve"> method for</w:t>
      </w:r>
      <w:r w:rsidRPr="00AD31A6">
        <w:t xml:space="preserve"> optimization pro</w:t>
      </w:r>
      <w:r>
        <w:t xml:space="preserve">blems. </w:t>
      </w:r>
      <w:r w:rsidRPr="00AD31A6">
        <w:t xml:space="preserve">At high temperatures systems equilibrate easily as there is no roughness in the energy (objective) function. If one lowers the temperature on an equilibrated system, then it is a short </w:t>
      </w:r>
      <w:r>
        <w:t>well-determined</w:t>
      </w:r>
      <w:r w:rsidRPr="00AD31A6">
        <w:t xml:space="preserve"> path between minima at current temperature and that</w:t>
      </w:r>
      <w:r>
        <w:t xml:space="preserve"> at</w:t>
      </w:r>
      <w:r w:rsidRPr="00AD31A6">
        <w:t xml:space="preserve"> </w:t>
      </w:r>
      <w:r>
        <w:t>previous</w:t>
      </w:r>
      <w:r w:rsidRPr="00AD31A6">
        <w:t xml:space="preserve"> temperature. Thus systems which are equilibrated iteratively at gradually lowered temperature, tend to avoid </w:t>
      </w:r>
      <w:r w:rsidRPr="00AD31A6">
        <w:lastRenderedPageBreak/>
        <w:t xml:space="preserve">local minima. </w:t>
      </w:r>
      <w:r>
        <w:t>The</w:t>
      </w:r>
      <w:r w:rsidRPr="00AD31A6">
        <w:t xml:space="preserve"> Monte Carlo approach of simulated annealing is often too slow, </w:t>
      </w:r>
      <w:r>
        <w:t>and so in deterministic annealing</w:t>
      </w:r>
      <w:r w:rsidRPr="00AD31A6">
        <w:t xml:space="preserve"> integrals </w:t>
      </w:r>
      <w:r>
        <w:t xml:space="preserve">are performed </w:t>
      </w:r>
      <w:r w:rsidRPr="00AD31A6">
        <w:t>analytically.</w:t>
      </w:r>
      <w:r>
        <w:t xml:space="preserve"> In many examples as in example here T is essentially a distance resolution; at large temperatures all clusters are merged together and they emerge as one looks at the system with sharper resolution as temperature decreases.</w:t>
      </w:r>
    </w:p>
    <w:p w:rsidR="00B30EE7" w:rsidRDefault="00B30EE7" w:rsidP="001D134D">
      <w:r>
        <w:t>Consider</w:t>
      </w:r>
      <w:r w:rsidRPr="00AD31A6">
        <w:t xml:space="preserve"> a Hamiltonian </w:t>
      </w:r>
      <w:r w:rsidRPr="0078486F">
        <w:t>H(</w:t>
      </w:r>
      <w:r w:rsidRPr="0094103D">
        <w:rPr>
          <w:u w:val="single"/>
        </w:rPr>
        <w:sym w:font="Symbol" w:char="F063"/>
      </w:r>
      <w:r>
        <w:t xml:space="preserve">, </w:t>
      </w:r>
      <w:r w:rsidRPr="00DF6807">
        <w:rPr>
          <w:u w:val="single"/>
        </w:rPr>
        <w:sym w:font="Symbol" w:char="F06A"/>
      </w:r>
      <w:r w:rsidRPr="0078486F">
        <w:t xml:space="preserve">) </w:t>
      </w:r>
      <w:r w:rsidRPr="00AD31A6">
        <w:t>which is to be minimized</w:t>
      </w:r>
      <w:r>
        <w:t xml:space="preserve"> with respect to variables </w:t>
      </w:r>
      <w:r w:rsidRPr="0094103D">
        <w:rPr>
          <w:u w:val="single"/>
        </w:rPr>
        <w:sym w:font="Symbol" w:char="F063"/>
      </w:r>
      <w:r>
        <w:t xml:space="preserve"> and </w:t>
      </w:r>
      <w:r w:rsidRPr="00DF6807">
        <w:rPr>
          <w:u w:val="single"/>
        </w:rPr>
        <w:sym w:font="Symbol" w:char="F06A"/>
      </w:r>
      <w:r>
        <w:rPr>
          <w:u w:val="single"/>
        </w:rPr>
        <w:t>.</w:t>
      </w:r>
      <w:r>
        <w:t xml:space="preserve"> T</w:t>
      </w:r>
      <w:r w:rsidRPr="00AD31A6">
        <w:t>he</w:t>
      </w:r>
      <w:r>
        <w:t xml:space="preserve">n deterministic annealing is based on averaging with the </w:t>
      </w:r>
      <w:r w:rsidRPr="00AD31A6">
        <w:t xml:space="preserve">Gibbs </w:t>
      </w:r>
      <w:r>
        <w:t>d</w:t>
      </w:r>
      <w:r w:rsidRPr="00AD31A6">
        <w:t>istribution at Temperature T.</w:t>
      </w:r>
      <w:r>
        <w:t xml:space="preserve"> </w:t>
      </w:r>
    </w:p>
    <w:p w:rsidR="00B30EE7" w:rsidRPr="0078486F" w:rsidRDefault="00BD5817" w:rsidP="0022554D">
      <w:pPr>
        <w:pStyle w:val="NewEquation"/>
      </w:pPr>
      <w:r>
        <w:tab/>
      </w:r>
      <w:r w:rsidR="00B30EE7" w:rsidRPr="0078486F">
        <w:t>P(</w:t>
      </w:r>
      <w:r w:rsidR="00B30EE7" w:rsidRPr="0094103D">
        <w:rPr>
          <w:u w:val="single"/>
        </w:rPr>
        <w:sym w:font="Symbol" w:char="F063"/>
      </w:r>
      <w:r w:rsidR="00B30EE7">
        <w:t xml:space="preserve">, </w:t>
      </w:r>
      <w:r w:rsidR="00B30EE7" w:rsidRPr="00DF6807">
        <w:rPr>
          <w:u w:val="single"/>
        </w:rPr>
        <w:sym w:font="Symbol" w:char="F06A"/>
      </w:r>
      <w:r w:rsidR="00B30EE7" w:rsidRPr="0078486F">
        <w:t>)  = exp( - H(</w:t>
      </w:r>
      <w:r w:rsidR="00B30EE7" w:rsidRPr="0094103D">
        <w:rPr>
          <w:u w:val="single"/>
        </w:rPr>
        <w:sym w:font="Symbol" w:char="F063"/>
      </w:r>
      <w:r w:rsidR="00B30EE7">
        <w:t xml:space="preserve">, </w:t>
      </w:r>
      <w:r w:rsidR="00B30EE7" w:rsidRPr="00DF6807">
        <w:rPr>
          <w:u w:val="single"/>
        </w:rPr>
        <w:sym w:font="Symbol" w:char="F06A"/>
      </w:r>
      <w:r w:rsidR="00B30EE7" w:rsidRPr="0078486F">
        <w:t xml:space="preserve">) </w:t>
      </w:r>
      <w:r w:rsidR="00B30EE7">
        <w:t xml:space="preserve">/ </w:t>
      </w:r>
      <w:r w:rsidR="00B30EE7" w:rsidRPr="0078486F">
        <w:t xml:space="preserve">T) / </w:t>
      </w:r>
      <w:r w:rsidR="00B30EE7" w:rsidRPr="0078486F">
        <w:sym w:font="Symbol" w:char="F0F2"/>
      </w:r>
      <w:r w:rsidR="00B30EE7" w:rsidRPr="0078486F">
        <w:t xml:space="preserve"> d</w:t>
      </w:r>
      <w:r w:rsidR="00B30EE7" w:rsidRPr="0078486F">
        <w:sym w:font="Symbol" w:char="F063"/>
      </w:r>
      <w:r w:rsidR="00B30EE7" w:rsidRPr="0078486F">
        <w:t xml:space="preserve"> exp( - H(</w:t>
      </w:r>
      <w:r w:rsidR="00B30EE7" w:rsidRPr="0094103D">
        <w:rPr>
          <w:u w:val="single"/>
        </w:rPr>
        <w:sym w:font="Symbol" w:char="F063"/>
      </w:r>
      <w:r w:rsidR="00B30EE7">
        <w:t xml:space="preserve">, </w:t>
      </w:r>
      <w:r w:rsidR="00B30EE7" w:rsidRPr="00DF6807">
        <w:rPr>
          <w:u w:val="single"/>
        </w:rPr>
        <w:sym w:font="Symbol" w:char="F06A"/>
      </w:r>
      <w:r w:rsidR="00B30EE7" w:rsidRPr="0078486F">
        <w:t xml:space="preserve">) </w:t>
      </w:r>
      <w:r w:rsidR="005D6E6E">
        <w:t>/</w:t>
      </w:r>
      <w:r w:rsidR="00B30EE7" w:rsidRPr="0078486F">
        <w:t>T)</w:t>
      </w:r>
      <w:r w:rsidR="005D6E6E">
        <w:tab/>
      </w:r>
      <w:r w:rsidR="00B30EE7" w:rsidRPr="0078486F">
        <w:t>(</w:t>
      </w:r>
      <w:r w:rsidR="005D6E6E">
        <w:t>1)</w:t>
      </w:r>
    </w:p>
    <w:p w:rsidR="0053393C" w:rsidRDefault="00B30EE7" w:rsidP="0022554D">
      <w:pPr>
        <w:pStyle w:val="NewEquation"/>
      </w:pPr>
      <w:r w:rsidRPr="0078486F">
        <w:t xml:space="preserve">and </w:t>
      </w:r>
      <w:r>
        <w:t xml:space="preserve">one </w:t>
      </w:r>
      <w:r w:rsidRPr="0078486F">
        <w:t>minimize</w:t>
      </w:r>
      <w:r>
        <w:t>s</w:t>
      </w:r>
      <w:r w:rsidRPr="0078486F">
        <w:t xml:space="preserve"> the Free Energy F combining Objective Function </w:t>
      </w:r>
      <w:r>
        <w:t xml:space="preserve">H </w:t>
      </w:r>
      <w:r w:rsidRPr="0078486F">
        <w:t>and Entropy</w:t>
      </w:r>
      <w:r>
        <w:t>,</w:t>
      </w:r>
    </w:p>
    <w:p w:rsidR="008011C0" w:rsidRDefault="0053393C" w:rsidP="0022554D">
      <w:pPr>
        <w:pStyle w:val="NewEquation"/>
      </w:pPr>
      <w:r>
        <w:tab/>
      </w:r>
      <w:r w:rsidR="00B30EE7" w:rsidRPr="0078486F">
        <w:t xml:space="preserve">F = &lt; H - T S(P) &gt; = </w:t>
      </w:r>
      <w:r w:rsidR="00B30EE7" w:rsidRPr="0078486F">
        <w:sym w:font="Symbol" w:char="F0F2"/>
      </w:r>
      <w:r w:rsidR="00B30EE7" w:rsidRPr="0078486F">
        <w:t xml:space="preserve"> d</w:t>
      </w:r>
      <w:r w:rsidR="00B30EE7" w:rsidRPr="0094103D">
        <w:rPr>
          <w:u w:val="single"/>
        </w:rPr>
        <w:sym w:font="Symbol" w:char="F063"/>
      </w:r>
      <w:r w:rsidR="00B30EE7" w:rsidRPr="0078486F">
        <w:t xml:space="preserve"> [P(</w:t>
      </w:r>
      <w:r w:rsidR="00B30EE7" w:rsidRPr="0094103D">
        <w:rPr>
          <w:u w:val="single"/>
        </w:rPr>
        <w:sym w:font="Symbol" w:char="F063"/>
      </w:r>
      <w:r w:rsidR="00B30EE7" w:rsidRPr="0078486F">
        <w:t>)H + T P(</w:t>
      </w:r>
      <w:r w:rsidR="00B30EE7" w:rsidRPr="0094103D">
        <w:rPr>
          <w:u w:val="single"/>
        </w:rPr>
        <w:sym w:font="Symbol" w:char="F063"/>
      </w:r>
      <w:r w:rsidR="00B30EE7" w:rsidRPr="0078486F">
        <w:t>) lnP(</w:t>
      </w:r>
      <w:r w:rsidR="00B30EE7" w:rsidRPr="0094103D">
        <w:rPr>
          <w:u w:val="single"/>
        </w:rPr>
        <w:sym w:font="Symbol" w:char="F063"/>
      </w:r>
      <w:r w:rsidR="00B30EE7" w:rsidRPr="0078486F">
        <w:t>)]</w:t>
      </w:r>
      <w:r>
        <w:tab/>
        <w:t>(2)</w:t>
      </w:r>
    </w:p>
    <w:p w:rsidR="00B30EE7" w:rsidRPr="0078486F" w:rsidRDefault="00B30EE7" w:rsidP="0022554D">
      <w:pPr>
        <w:pStyle w:val="NewEquation"/>
      </w:pPr>
      <w:r>
        <w:t xml:space="preserve">One obtains an EM (Expectation Maximization) method with the variable </w:t>
      </w:r>
      <w:r w:rsidRPr="0078486F">
        <w:t xml:space="preserve">set </w:t>
      </w:r>
      <w:r w:rsidRPr="0094103D">
        <w:rPr>
          <w:u w:val="single"/>
        </w:rPr>
        <w:sym w:font="Symbol" w:char="F063"/>
      </w:r>
      <w:r w:rsidRPr="0078486F">
        <w:t xml:space="preserve"> subject to annealing</w:t>
      </w:r>
      <w:r>
        <w:t xml:space="preserve"> and determined by</w:t>
      </w:r>
    </w:p>
    <w:p w:rsidR="00CF202B" w:rsidRDefault="0053393C" w:rsidP="0022554D">
      <w:pPr>
        <w:pStyle w:val="NewEquation"/>
      </w:pPr>
      <w:r w:rsidRPr="0053393C">
        <w:tab/>
      </w:r>
      <w:r w:rsidR="00B30EE7" w:rsidRPr="000038F2">
        <w:rPr>
          <w:u w:val="single"/>
        </w:rPr>
        <w:sym w:font="Symbol" w:char="F063"/>
      </w:r>
      <w:r w:rsidR="00B30EE7" w:rsidRPr="0078486F">
        <w:t xml:space="preserve"> = &lt;</w:t>
      </w:r>
      <w:r w:rsidR="00B30EE7" w:rsidRPr="000038F2">
        <w:rPr>
          <w:u w:val="single"/>
        </w:rPr>
        <w:sym w:font="Symbol" w:char="F063"/>
      </w:r>
      <w:r w:rsidR="00B30EE7" w:rsidRPr="0078486F">
        <w:t>&gt; |</w:t>
      </w:r>
      <w:r w:rsidR="00B30EE7" w:rsidRPr="0078486F">
        <w:rPr>
          <w:vertAlign w:val="subscript"/>
        </w:rPr>
        <w:t>0</w:t>
      </w:r>
      <w:r w:rsidR="00B30EE7" w:rsidRPr="0078486F">
        <w:t xml:space="preserve"> = </w:t>
      </w:r>
      <w:r w:rsidR="00B30EE7" w:rsidRPr="0078486F">
        <w:sym w:font="Symbol" w:char="F0F2"/>
      </w:r>
      <w:r w:rsidR="00B30EE7" w:rsidRPr="0078486F">
        <w:t xml:space="preserve"> d</w:t>
      </w:r>
      <w:r w:rsidR="00B30EE7" w:rsidRPr="000038F2">
        <w:rPr>
          <w:u w:val="single"/>
        </w:rPr>
        <w:sym w:font="Symbol" w:char="F063"/>
      </w:r>
      <w:r w:rsidR="00B30EE7" w:rsidRPr="0078486F">
        <w:t xml:space="preserve"> </w:t>
      </w:r>
      <w:r w:rsidR="00B30EE7" w:rsidRPr="000038F2">
        <w:rPr>
          <w:u w:val="single"/>
        </w:rPr>
        <w:sym w:font="Symbol" w:char="F063"/>
      </w:r>
      <w:r w:rsidR="00B30EE7" w:rsidRPr="0078486F">
        <w:t xml:space="preserve"> P(</w:t>
      </w:r>
      <w:r w:rsidR="00B30EE7" w:rsidRPr="000038F2">
        <w:rPr>
          <w:u w:val="single"/>
        </w:rPr>
        <w:sym w:font="Symbol" w:char="F063"/>
      </w:r>
      <w:r w:rsidR="00B30EE7" w:rsidRPr="0078486F">
        <w:t xml:space="preserve">) </w:t>
      </w:r>
      <w:r w:rsidR="00B30EE7" w:rsidRPr="0078486F">
        <w:tab/>
      </w:r>
      <w:r>
        <w:t>(3)</w:t>
      </w:r>
    </w:p>
    <w:p w:rsidR="00B30EE7" w:rsidRDefault="00B30EE7" w:rsidP="001D134D">
      <w:r>
        <w:t xml:space="preserve">And this is followed by the M </w:t>
      </w:r>
      <w:r w:rsidR="00F2683B">
        <w:t xml:space="preserve">(maximization) </w:t>
      </w:r>
      <w:r>
        <w:t>step which determines</w:t>
      </w:r>
      <w:r w:rsidRPr="0078486F">
        <w:t xml:space="preserve"> </w:t>
      </w:r>
      <w:r>
        <w:t>the remaining</w:t>
      </w:r>
      <w:r w:rsidRPr="0078486F">
        <w:t xml:space="preserve"> parameters </w:t>
      </w:r>
      <w:r w:rsidRPr="00DF6807">
        <w:rPr>
          <w:u w:val="single"/>
        </w:rPr>
        <w:sym w:font="Symbol" w:char="F06A"/>
      </w:r>
      <w:r w:rsidRPr="0078486F">
        <w:t xml:space="preserve"> optimized by traditional methods</w:t>
      </w:r>
      <w:r>
        <w:t>.</w:t>
      </w:r>
      <w:r w:rsidRPr="0078486F">
        <w:t xml:space="preserve"> Note one iterates over temperature decreasing it</w:t>
      </w:r>
      <w:r>
        <w:t xml:space="preserve"> gradually</w:t>
      </w:r>
      <w:r w:rsidRPr="0078486F">
        <w:t xml:space="preserve">, but also </w:t>
      </w:r>
      <w:r>
        <w:t xml:space="preserve">iterates </w:t>
      </w:r>
      <w:r w:rsidRPr="0078486F">
        <w:t xml:space="preserve">at fixed temperature until the EM step converges. </w:t>
      </w:r>
    </w:p>
    <w:p w:rsidR="000A0401" w:rsidRDefault="000A0401" w:rsidP="001D134D">
      <w:r>
        <w:t xml:space="preserve">Consider a clustering problem with N points (peaks in LC-MS application) labeled by </w:t>
      </w:r>
      <w:r w:rsidRPr="000C548F">
        <w:rPr>
          <w:i/>
        </w:rPr>
        <w:t>x</w:t>
      </w:r>
      <w:r>
        <w:t xml:space="preserve"> with position </w:t>
      </w:r>
      <w:r w:rsidRPr="000A0401">
        <w:rPr>
          <w:u w:val="single"/>
        </w:rPr>
        <w:t>X</w:t>
      </w:r>
      <w:r w:rsidRPr="000A0401">
        <w:t>(</w:t>
      </w:r>
      <w:r w:rsidRPr="000A0401">
        <w:rPr>
          <w:i/>
        </w:rPr>
        <w:t>x</w:t>
      </w:r>
      <w:r w:rsidRPr="000A0401">
        <w:t xml:space="preserve">) </w:t>
      </w:r>
      <w:r>
        <w:t xml:space="preserve">and K clusters labeled by </w:t>
      </w:r>
      <w:r w:rsidRPr="00704AA5">
        <w:rPr>
          <w:i/>
        </w:rPr>
        <w:t>k</w:t>
      </w:r>
      <w:r>
        <w:t xml:space="preserve">. Let clusters have standard deviation </w:t>
      </w:r>
      <w:r w:rsidRPr="000A0401">
        <w:rPr>
          <w:bCs/>
          <w:u w:val="single"/>
        </w:rPr>
        <w:sym w:font="Symbol" w:char="F073"/>
      </w:r>
      <w:r w:rsidRPr="000A0401">
        <w:rPr>
          <w:bCs/>
        </w:rPr>
        <w:t>(</w:t>
      </w:r>
      <w:r w:rsidRPr="000A0401">
        <w:rPr>
          <w:bCs/>
          <w:i/>
        </w:rPr>
        <w:t>k</w:t>
      </w:r>
      <w:r w:rsidRPr="000A0401">
        <w:rPr>
          <w:bCs/>
        </w:rPr>
        <w:t xml:space="preserve">) and center </w:t>
      </w:r>
      <w:r w:rsidRPr="000A0401">
        <w:rPr>
          <w:u w:val="single"/>
        </w:rPr>
        <w:t>Y</w:t>
      </w:r>
      <w:r w:rsidRPr="000A0401">
        <w:t>(</w:t>
      </w:r>
      <w:r w:rsidRPr="000A0401">
        <w:rPr>
          <w:i/>
          <w:iCs/>
        </w:rPr>
        <w:t>k</w:t>
      </w:r>
      <w:r w:rsidRPr="000A0401">
        <w:t xml:space="preserve">). </w:t>
      </w:r>
      <w:r>
        <w:t>T</w:t>
      </w:r>
      <w:r w:rsidRPr="0078486F">
        <w:t xml:space="preserve">he annealed variables </w:t>
      </w:r>
      <w:r w:rsidRPr="0078486F">
        <w:rPr>
          <w:u w:val="single"/>
        </w:rPr>
        <w:sym w:font="Symbol" w:char="F063"/>
      </w:r>
      <w:r w:rsidRPr="0078486F">
        <w:t xml:space="preserve"> are M</w:t>
      </w:r>
      <w:r>
        <w:rPr>
          <w:i/>
          <w:iCs/>
          <w:vertAlign w:val="subscript"/>
        </w:rPr>
        <w:t>x</w:t>
      </w:r>
      <w:r w:rsidRPr="0078486F">
        <w:t>(</w:t>
      </w:r>
      <w:r w:rsidRPr="0078486F">
        <w:rPr>
          <w:i/>
          <w:iCs/>
        </w:rPr>
        <w:t>k</w:t>
      </w:r>
      <w:r>
        <w:t>)</w:t>
      </w:r>
      <w:r w:rsidRPr="0078486F">
        <w:t xml:space="preserve">, which </w:t>
      </w:r>
      <w:r>
        <w:t>are</w:t>
      </w:r>
      <w:r w:rsidRPr="0078486F">
        <w:t xml:space="preserve"> the probabilit</w:t>
      </w:r>
      <w:r>
        <w:t>ies</w:t>
      </w:r>
      <w:r w:rsidRPr="0078486F">
        <w:t xml:space="preserve"> that </w:t>
      </w:r>
      <w:r>
        <w:t xml:space="preserve">the </w:t>
      </w:r>
      <w:r w:rsidRPr="0078486F">
        <w:t>point</w:t>
      </w:r>
      <w:r w:rsidRPr="0078486F">
        <w:rPr>
          <w:i/>
        </w:rPr>
        <w:t xml:space="preserve"> </w:t>
      </w:r>
      <w:r>
        <w:rPr>
          <w:i/>
        </w:rPr>
        <w:t xml:space="preserve">x </w:t>
      </w:r>
      <w:r w:rsidRPr="0078486F">
        <w:t xml:space="preserve">belongs to cluster </w:t>
      </w:r>
      <w:r w:rsidRPr="0078486F">
        <w:rPr>
          <w:i/>
        </w:rPr>
        <w:t>k</w:t>
      </w:r>
      <w:r>
        <w:t xml:space="preserve"> with constraint for each point </w:t>
      </w:r>
      <w:r>
        <w:rPr>
          <w:i/>
          <w:iCs/>
        </w:rPr>
        <w:t>x</w:t>
      </w:r>
      <w:r>
        <w:t>.</w:t>
      </w:r>
    </w:p>
    <w:p w:rsidR="000A0401" w:rsidRDefault="000A0401" w:rsidP="0022554D">
      <w:pPr>
        <w:pStyle w:val="NewEquation"/>
      </w:pPr>
      <w:r>
        <w:tab/>
      </w:r>
      <w:r>
        <w:sym w:font="Symbol" w:char="F0E5"/>
      </w:r>
      <w:r w:rsidRPr="006034EB">
        <w:rPr>
          <w:vertAlign w:val="subscript"/>
        </w:rPr>
        <w:t>k=1</w:t>
      </w:r>
      <w:r w:rsidRPr="006034EB">
        <w:rPr>
          <w:vertAlign w:val="superscript"/>
        </w:rPr>
        <w:t>K</w:t>
      </w:r>
      <w:r>
        <w:t xml:space="preserve"> M</w:t>
      </w:r>
      <w:r>
        <w:rPr>
          <w:i/>
          <w:iCs/>
          <w:vertAlign w:val="subscript"/>
        </w:rPr>
        <w:t>x</w:t>
      </w:r>
      <w:r>
        <w:t>(</w:t>
      </w:r>
      <w:r w:rsidRPr="006034EB">
        <w:rPr>
          <w:i/>
          <w:iCs/>
        </w:rPr>
        <w:t>k</w:t>
      </w:r>
      <w:r>
        <w:t>) = 1</w:t>
      </w:r>
      <w:r>
        <w:tab/>
        <w:t>(4)</w:t>
      </w:r>
      <w:r w:rsidR="00CF202B">
        <w:t xml:space="preserve"> </w:t>
      </w:r>
    </w:p>
    <w:p w:rsidR="00CF202B" w:rsidRDefault="000A0401" w:rsidP="0022554D">
      <w:pPr>
        <w:pStyle w:val="NewEquation"/>
        <w:rPr>
          <w:bCs/>
        </w:rPr>
      </w:pPr>
      <w:r>
        <w:tab/>
      </w:r>
      <w:r w:rsidRPr="000A0401">
        <w:t xml:space="preserve">Let </w:t>
      </w:r>
      <w:r w:rsidRPr="000A0401">
        <w:sym w:font="Symbol" w:char="F072"/>
      </w:r>
      <w:r w:rsidRPr="000A0401">
        <w:t>(</w:t>
      </w:r>
      <w:r w:rsidRPr="000A0401">
        <w:rPr>
          <w:u w:val="single"/>
        </w:rPr>
        <w:t>z,</w:t>
      </w:r>
      <w:r w:rsidRPr="000A0401">
        <w:rPr>
          <w:i/>
        </w:rPr>
        <w:t xml:space="preserve"> </w:t>
      </w:r>
      <w:r w:rsidRPr="000A0401">
        <w:rPr>
          <w:bCs/>
          <w:u w:val="single"/>
        </w:rPr>
        <w:sym w:font="Symbol" w:char="F073"/>
      </w:r>
      <w:r w:rsidRPr="000A0401">
        <w:t xml:space="preserve">) = 0.5 </w:t>
      </w:r>
      <w:r w:rsidRPr="000A0401">
        <w:rPr>
          <w:bCs/>
        </w:rPr>
        <w:sym w:font="Symbol" w:char="F0E5"/>
      </w:r>
      <w:r w:rsidRPr="000A0401">
        <w:rPr>
          <w:bCs/>
          <w:i/>
          <w:vertAlign w:val="subscript"/>
        </w:rPr>
        <w:t>i</w:t>
      </w:r>
      <w:r w:rsidRPr="000A0401">
        <w:rPr>
          <w:bCs/>
          <w:vertAlign w:val="subscript"/>
        </w:rPr>
        <w:t>=1</w:t>
      </w:r>
      <w:r w:rsidRPr="000A0401">
        <w:rPr>
          <w:bCs/>
          <w:i/>
          <w:vertAlign w:val="superscript"/>
        </w:rPr>
        <w:t>d</w:t>
      </w:r>
      <w:r w:rsidRPr="000A0401">
        <w:rPr>
          <w:bCs/>
        </w:rPr>
        <w:t xml:space="preserve"> (z</w:t>
      </w:r>
      <w:r w:rsidRPr="000A0401">
        <w:rPr>
          <w:bCs/>
          <w:i/>
          <w:vertAlign w:val="subscript"/>
        </w:rPr>
        <w:t>i</w:t>
      </w:r>
      <w:r w:rsidRPr="000A0401">
        <w:rPr>
          <w:bCs/>
        </w:rPr>
        <w:t>/</w:t>
      </w:r>
      <w:r w:rsidRPr="000A0401">
        <w:rPr>
          <w:bCs/>
        </w:rPr>
        <w:sym w:font="Symbol" w:char="F073"/>
      </w:r>
      <w:r w:rsidRPr="000A0401">
        <w:rPr>
          <w:bCs/>
          <w:i/>
          <w:vertAlign w:val="subscript"/>
        </w:rPr>
        <w:t>i</w:t>
      </w:r>
      <w:r w:rsidRPr="000A0401">
        <w:rPr>
          <w:bCs/>
        </w:rPr>
        <w:t>)</w:t>
      </w:r>
      <w:r w:rsidRPr="000A0401">
        <w:rPr>
          <w:bCs/>
          <w:vertAlign w:val="superscript"/>
        </w:rPr>
        <w:t>2</w:t>
      </w:r>
      <w:r w:rsidRPr="000A0401">
        <w:rPr>
          <w:bCs/>
        </w:rPr>
        <w:t xml:space="preserve"> </w:t>
      </w:r>
      <w:r>
        <w:rPr>
          <w:bCs/>
        </w:rPr>
        <w:tab/>
        <w:t>(5)</w:t>
      </w:r>
    </w:p>
    <w:p w:rsidR="000A0401" w:rsidRPr="000A0401" w:rsidRDefault="000A0401" w:rsidP="001D134D">
      <w:pPr>
        <w:rPr>
          <w:bCs/>
        </w:rPr>
      </w:pPr>
      <w:r w:rsidRPr="000A0401">
        <w:rPr>
          <w:bCs/>
        </w:rPr>
        <w:t xml:space="preserve">with vector dimension </w:t>
      </w:r>
      <w:r w:rsidRPr="000A0401">
        <w:rPr>
          <w:bCs/>
          <w:i/>
        </w:rPr>
        <w:t>d</w:t>
      </w:r>
      <w:r w:rsidRPr="000A0401">
        <w:rPr>
          <w:bCs/>
        </w:rPr>
        <w:t xml:space="preserve"> for </w:t>
      </w:r>
      <w:r w:rsidRPr="000A0401">
        <w:rPr>
          <w:u w:val="single"/>
        </w:rPr>
        <w:t>X</w:t>
      </w:r>
      <w:r w:rsidRPr="000A0401">
        <w:t>(</w:t>
      </w:r>
      <w:r w:rsidRPr="000A0401">
        <w:rPr>
          <w:i/>
        </w:rPr>
        <w:t>x</w:t>
      </w:r>
      <w:r w:rsidRPr="000A0401">
        <w:t xml:space="preserve">) and </w:t>
      </w:r>
      <w:r w:rsidRPr="000A0401">
        <w:rPr>
          <w:u w:val="single"/>
        </w:rPr>
        <w:t>Y</w:t>
      </w:r>
      <w:r w:rsidRPr="000A0401">
        <w:t>(</w:t>
      </w:r>
      <w:r w:rsidRPr="000A0401">
        <w:rPr>
          <w:i/>
          <w:iCs/>
        </w:rPr>
        <w:t>k</w:t>
      </w:r>
      <w:r w:rsidRPr="000A0401">
        <w:t>)</w:t>
      </w:r>
      <w:r w:rsidRPr="000A0401">
        <w:rPr>
          <w:bCs/>
        </w:rPr>
        <w:t xml:space="preserve"> with </w:t>
      </w:r>
      <w:r w:rsidRPr="000A0401">
        <w:rPr>
          <w:bCs/>
          <w:i/>
        </w:rPr>
        <w:t>d</w:t>
      </w:r>
      <w:r w:rsidRPr="000A0401">
        <w:rPr>
          <w:bCs/>
        </w:rPr>
        <w:t xml:space="preserve"> = 2 in example </w:t>
      </w:r>
      <w:r w:rsidR="00F2683B">
        <w:rPr>
          <w:bCs/>
        </w:rPr>
        <w:t>given in</w:t>
      </w:r>
      <w:r>
        <w:rPr>
          <w:bCs/>
        </w:rPr>
        <w:t xml:space="preserve"> this paper</w:t>
      </w:r>
      <w:r w:rsidRPr="000A0401">
        <w:rPr>
          <w:bCs/>
        </w:rPr>
        <w:t>.</w:t>
      </w:r>
    </w:p>
    <w:p w:rsidR="000A0401" w:rsidRPr="000A0401" w:rsidRDefault="000A0401" w:rsidP="001D134D">
      <w:pPr>
        <w:rPr>
          <w:bCs/>
        </w:rPr>
      </w:pPr>
      <w:r w:rsidRPr="000A0401">
        <w:rPr>
          <w:bCs/>
        </w:rPr>
        <w:t>Define the clustering Hamiltonian</w:t>
      </w:r>
      <w:r w:rsidR="00BF6D34">
        <w:rPr>
          <w:bCs/>
        </w:rPr>
        <w:t xml:space="preserve"> </w:t>
      </w:r>
      <w:r w:rsidR="00BF6D34">
        <w:rPr>
          <w:bCs/>
        </w:rPr>
        <w:fldChar w:fldCharType="begin"/>
      </w:r>
      <w:r w:rsidR="00335519">
        <w:rPr>
          <w:bCs/>
        </w:rPr>
        <w:instrText xml:space="preserve"> ADDIN EN.CITE &lt;EndNote&gt;&lt;Cite&gt;&lt;Author&gt;Rudolf Fruhwirth&lt;/Author&gt;&lt;Year&gt;2008&lt;/Year&gt;&lt;RecNum&gt;4940&lt;/RecNum&gt;&lt;DisplayText&gt;[10]&lt;/DisplayText&gt;&lt;record&gt;&lt;rec-number&gt;4940&lt;/rec-number&gt;&lt;foreign-keys&gt;&lt;key app="EN" db-id="rfx20pr9t5zxtmee0xn5fwzbxvw0r9vz2tee"&gt;4940&lt;/key&gt;&lt;/foreign-keys&gt;&lt;ref-type name="Journal Article"&gt;17&lt;/ref-type&gt;&lt;contributors&gt;&lt;authors&gt;&lt;author&gt;Rudolf Fruhwirth,&lt;/author&gt;&lt;author&gt;Wolfgang Waltenberger,&lt;/author&gt;&lt;/authors&gt;&lt;/contributors&gt;&lt;titles&gt;&lt;title&gt;Redescending M-estimators and Deterministic Annealing, with Applications to Robust Regression and Tail Index Estimation&lt;/title&gt;&lt;secondary-title&gt;AUSTRIAN JOURNAL OF STATISTICS&lt;/secondary-title&gt;&lt;/titles&gt;&lt;periodical&gt;&lt;full-title&gt;AUSTRIAN JOURNAL OF STATISTICS&lt;/full-title&gt;&lt;/periodical&gt;&lt;pages&gt;301–317&lt;/pages&gt;&lt;volume&gt;3 &amp;amp; 4&lt;/volume&gt;&lt;dates&gt;&lt;year&gt;2008&lt;/year&gt;&lt;/dates&gt;&lt;urls&gt;&lt;/urls&gt;&lt;/record&gt;&lt;/Cite&gt;&lt;/EndNote&gt;</w:instrText>
      </w:r>
      <w:r w:rsidR="00BF6D34">
        <w:rPr>
          <w:bCs/>
        </w:rPr>
        <w:fldChar w:fldCharType="separate"/>
      </w:r>
      <w:r w:rsidR="00335519">
        <w:rPr>
          <w:bCs/>
          <w:noProof/>
        </w:rPr>
        <w:t>[</w:t>
      </w:r>
      <w:hyperlink w:anchor="_ENREF_10" w:tooltip="Rudolf Fruhwirth, 2008 #4940" w:history="1">
        <w:r w:rsidR="005210F0">
          <w:rPr>
            <w:bCs/>
            <w:noProof/>
          </w:rPr>
          <w:t>10</w:t>
        </w:r>
      </w:hyperlink>
      <w:r w:rsidR="00335519">
        <w:rPr>
          <w:bCs/>
          <w:noProof/>
        </w:rPr>
        <w:t>]</w:t>
      </w:r>
      <w:r w:rsidR="00BF6D34">
        <w:rPr>
          <w:bCs/>
        </w:rPr>
        <w:fldChar w:fldCharType="end"/>
      </w:r>
    </w:p>
    <w:p w:rsidR="00E5368B" w:rsidRDefault="000A0401" w:rsidP="0022554D">
      <w:pPr>
        <w:pStyle w:val="NewEquation"/>
      </w:pPr>
      <w:r>
        <w:rPr>
          <w:bCs/>
        </w:rPr>
        <w:tab/>
      </w:r>
      <w:r w:rsidRPr="000A0401">
        <w:rPr>
          <w:bCs/>
        </w:rPr>
        <w:t xml:space="preserve">H = </w:t>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w:t>
      </w:r>
      <w:r w:rsidRPr="000A0401">
        <w:sym w:font="Symbol" w:char="F0E5"/>
      </w:r>
      <w:r w:rsidRPr="000A0401">
        <w:rPr>
          <w:i/>
          <w:vertAlign w:val="subscript"/>
        </w:rPr>
        <w:t>x</w:t>
      </w:r>
      <w:r w:rsidRPr="000A0401">
        <w:rPr>
          <w:vertAlign w:val="subscript"/>
        </w:rPr>
        <w:t>=1</w:t>
      </w:r>
      <w:r w:rsidRPr="000A0401">
        <w:rPr>
          <w:vertAlign w:val="superscript"/>
        </w:rPr>
        <w:t>N</w:t>
      </w:r>
      <w:r w:rsidRPr="000A0401">
        <w:t xml:space="preserve"> M</w:t>
      </w:r>
      <w:r w:rsidRPr="000A0401">
        <w:rPr>
          <w:i/>
          <w:iCs/>
          <w:vertAlign w:val="subscript"/>
        </w:rPr>
        <w:t>x</w:t>
      </w:r>
      <w:r w:rsidRPr="000A0401">
        <w:t>(</w:t>
      </w:r>
      <w:r w:rsidRPr="000A0401">
        <w:rPr>
          <w:i/>
          <w:iCs/>
        </w:rPr>
        <w:t>k</w:t>
      </w:r>
      <w:r w:rsidRPr="000A0401">
        <w:t>) f(</w:t>
      </w:r>
      <w:r w:rsidRPr="000A0401">
        <w:rPr>
          <w:i/>
        </w:rPr>
        <w:t>x</w:t>
      </w:r>
      <w:r w:rsidRPr="000A0401">
        <w:t>,</w:t>
      </w:r>
      <w:r w:rsidR="00E93D52">
        <w:t xml:space="preserve"> </w:t>
      </w:r>
      <w:r w:rsidRPr="000A0401">
        <w:rPr>
          <w:i/>
        </w:rPr>
        <w:t>k</w:t>
      </w:r>
      <w:r w:rsidRPr="000A0401">
        <w:t>)</w:t>
      </w:r>
      <w:r w:rsidRPr="000A0401">
        <w:tab/>
      </w:r>
      <w:r>
        <w:t>(6)</w:t>
      </w:r>
    </w:p>
    <w:p w:rsidR="00E5368B" w:rsidRDefault="000A0401" w:rsidP="0022554D">
      <w:pPr>
        <w:pStyle w:val="NewEquation"/>
        <w:rPr>
          <w:spacing w:val="0"/>
          <w:sz w:val="22"/>
          <w:szCs w:val="22"/>
        </w:rPr>
      </w:pPr>
      <w:r w:rsidRPr="000A0401">
        <w:t xml:space="preserve">with for </w:t>
      </w:r>
      <w:r w:rsidRPr="000A0401">
        <w:rPr>
          <w:i/>
        </w:rPr>
        <w:t>k</w:t>
      </w:r>
      <w:r w:rsidRPr="000A0401">
        <w:t xml:space="preserve"> &gt;= 1</w:t>
      </w:r>
      <w:r w:rsidR="00F2683B">
        <w:t xml:space="preserve">   </w:t>
      </w:r>
      <w:r w:rsidRPr="000A0401">
        <w:tab/>
        <w:t>f(x,</w:t>
      </w:r>
      <w:r w:rsidR="00E93D52">
        <w:t xml:space="preserve"> </w:t>
      </w:r>
      <w:r w:rsidRPr="000A0401">
        <w:rPr>
          <w:i/>
        </w:rPr>
        <w:t>k</w:t>
      </w:r>
      <w:r w:rsidRPr="000A0401">
        <w:t xml:space="preserve">) = </w:t>
      </w:r>
      <w:r w:rsidRPr="000A0401">
        <w:sym w:font="Symbol" w:char="F072"/>
      </w:r>
      <w:r w:rsidRPr="000A0401">
        <w:t>( X(x) - Y(</w:t>
      </w:r>
      <w:r w:rsidRPr="000A0401">
        <w:rPr>
          <w:i/>
        </w:rPr>
        <w:t>k</w:t>
      </w:r>
      <w:r w:rsidRPr="000A0401">
        <w:t xml:space="preserve">), </w:t>
      </w:r>
      <w:r w:rsidRPr="000A0401">
        <w:sym w:font="Symbol" w:char="F073"/>
      </w:r>
      <w:r w:rsidRPr="000A0401">
        <w:rPr>
          <w:vertAlign w:val="subscript"/>
        </w:rPr>
        <w:t>i</w:t>
      </w:r>
      <w:r w:rsidRPr="000A0401">
        <w:t xml:space="preserve"> (</w:t>
      </w:r>
      <w:r w:rsidRPr="000A0401">
        <w:rPr>
          <w:i/>
        </w:rPr>
        <w:t>k</w:t>
      </w:r>
      <w:r w:rsidRPr="000A0401">
        <w:t>))</w:t>
      </w:r>
      <w:r w:rsidRPr="000A0401">
        <w:tab/>
        <w:t>(7</w:t>
      </w:r>
      <w:r>
        <w:t>a</w:t>
      </w:r>
      <w:r w:rsidRPr="000A0401">
        <w:t>)</w:t>
      </w:r>
    </w:p>
    <w:p w:rsidR="000A0401" w:rsidRPr="000A0401" w:rsidRDefault="000A0401" w:rsidP="0022554D">
      <w:pPr>
        <w:pStyle w:val="NewEquation"/>
      </w:pPr>
      <w:r w:rsidRPr="000A0401">
        <w:t xml:space="preserve">and </w:t>
      </w:r>
      <w:r w:rsidR="00E93D52">
        <w:t xml:space="preserve"> </w:t>
      </w:r>
      <w:r w:rsidRPr="000A0401">
        <w:t xml:space="preserve">for </w:t>
      </w:r>
      <w:r w:rsidRPr="000A0401">
        <w:rPr>
          <w:i/>
        </w:rPr>
        <w:t>k</w:t>
      </w:r>
      <w:r>
        <w:t>=0,</w:t>
      </w:r>
      <w:r>
        <w:tab/>
        <w:t xml:space="preserve">   </w:t>
      </w:r>
      <w:r w:rsidR="00F2683B">
        <w:t xml:space="preserve">   </w:t>
      </w:r>
      <w:r w:rsidRPr="000A0401">
        <w:t>f(</w:t>
      </w:r>
      <w:r w:rsidRPr="000A0401">
        <w:rPr>
          <w:i/>
        </w:rPr>
        <w:t>x</w:t>
      </w:r>
      <w:r w:rsidRPr="000A0401">
        <w:t>,</w:t>
      </w:r>
      <w:r w:rsidR="00E93D52">
        <w:t xml:space="preserve"> </w:t>
      </w:r>
      <w:r w:rsidRPr="000A0401">
        <w:t>0) = 0.5 c</w:t>
      </w:r>
      <w:r w:rsidRPr="000A0401">
        <w:rPr>
          <w:vertAlign w:val="superscript"/>
        </w:rPr>
        <w:t>2</w:t>
      </w:r>
      <w:r w:rsidRPr="000A0401">
        <w:t xml:space="preserve"> independent of  </w:t>
      </w:r>
      <w:r w:rsidRPr="000A0401">
        <w:rPr>
          <w:i/>
        </w:rPr>
        <w:t>x</w:t>
      </w:r>
      <w:r>
        <w:t>.</w:t>
      </w:r>
      <w:r>
        <w:tab/>
        <w:t>(</w:t>
      </w:r>
      <w:r w:rsidRPr="000A0401">
        <w:t>7b)</w:t>
      </w:r>
    </w:p>
    <w:p w:rsidR="000A0401" w:rsidRDefault="000A0401" w:rsidP="001D134D">
      <w:r>
        <w:tab/>
      </w:r>
      <w:r w:rsidRPr="000A0401">
        <w:t>Then as |</w:t>
      </w:r>
      <w:r w:rsidRPr="000A0401">
        <w:rPr>
          <w:u w:val="single"/>
        </w:rPr>
        <w:t>X</w:t>
      </w:r>
      <w:r w:rsidRPr="000A0401">
        <w:t>(</w:t>
      </w:r>
      <w:r w:rsidRPr="000A0401">
        <w:rPr>
          <w:i/>
        </w:rPr>
        <w:t>x</w:t>
      </w:r>
      <w:r w:rsidRPr="000A0401">
        <w:t xml:space="preserve">) - </w:t>
      </w:r>
      <w:r w:rsidRPr="000A0401">
        <w:rPr>
          <w:u w:val="single"/>
        </w:rPr>
        <w:t>Y</w:t>
      </w:r>
      <w:r w:rsidRPr="000A0401">
        <w:t>(</w:t>
      </w:r>
      <w:r w:rsidRPr="000A0401">
        <w:rPr>
          <w:i/>
          <w:iCs/>
        </w:rPr>
        <w:t>k</w:t>
      </w:r>
      <w:r w:rsidRPr="000A0401">
        <w:t>)| increases, f(</w:t>
      </w:r>
      <w:r w:rsidRPr="000A0401">
        <w:rPr>
          <w:i/>
        </w:rPr>
        <w:t>x</w:t>
      </w:r>
      <w:r w:rsidRPr="000A0401">
        <w:t>,</w:t>
      </w:r>
      <w:r w:rsidR="00E93D52">
        <w:t xml:space="preserve"> </w:t>
      </w:r>
      <w:r w:rsidRPr="000A0401">
        <w:rPr>
          <w:i/>
        </w:rPr>
        <w:t>k</w:t>
      </w:r>
      <w:r w:rsidRPr="000A0401">
        <w:t>) becomes larger than f(</w:t>
      </w:r>
      <w:r w:rsidRPr="000A0401">
        <w:rPr>
          <w:i/>
        </w:rPr>
        <w:t>x</w:t>
      </w:r>
      <w:r w:rsidRPr="000A0401">
        <w:t>,0) which we term the sponge as it absorbs all points outside all clusters (</w:t>
      </w:r>
      <w:r w:rsidRPr="000A0401">
        <w:rPr>
          <w:u w:val="single"/>
        </w:rPr>
        <w:t>X</w:t>
      </w:r>
      <w:r w:rsidRPr="000A0401">
        <w:t>(</w:t>
      </w:r>
      <w:r w:rsidRPr="000A0401">
        <w:rPr>
          <w:i/>
        </w:rPr>
        <w:t>x</w:t>
      </w:r>
      <w:r w:rsidRPr="000A0401">
        <w:t xml:space="preserve">) - </w:t>
      </w:r>
      <w:r w:rsidRPr="000A0401">
        <w:rPr>
          <w:u w:val="single"/>
        </w:rPr>
        <w:t>Y</w:t>
      </w:r>
      <w:r w:rsidRPr="000A0401">
        <w:t>(</w:t>
      </w:r>
      <w:r w:rsidRPr="000A0401">
        <w:rPr>
          <w:i/>
          <w:iCs/>
        </w:rPr>
        <w:t>k</w:t>
      </w:r>
      <w:r w:rsidRPr="000A0401">
        <w:t xml:space="preserve">) / </w:t>
      </w:r>
      <w:r w:rsidRPr="000A0401">
        <w:rPr>
          <w:bCs/>
          <w:u w:val="single"/>
        </w:rPr>
        <w:sym w:font="Symbol" w:char="F073"/>
      </w:r>
      <w:r w:rsidRPr="000A0401">
        <w:rPr>
          <w:bCs/>
        </w:rPr>
        <w:t>(</w:t>
      </w:r>
      <w:r w:rsidRPr="000A0401">
        <w:rPr>
          <w:bCs/>
          <w:i/>
        </w:rPr>
        <w:t>k</w:t>
      </w:r>
      <w:r w:rsidRPr="000A0401">
        <w:rPr>
          <w:bCs/>
        </w:rPr>
        <w:t>)</w:t>
      </w:r>
      <w:r w:rsidRPr="000A0401">
        <w:rPr>
          <w:vertAlign w:val="superscript"/>
        </w:rPr>
        <w:t>2</w:t>
      </w:r>
      <w:r w:rsidRPr="000A0401">
        <w:t xml:space="preserve"> &gt; c</w:t>
      </w:r>
      <w:r w:rsidRPr="000A0401">
        <w:rPr>
          <w:vertAlign w:val="superscript"/>
        </w:rPr>
        <w:t>2</w:t>
      </w:r>
      <w:r w:rsidRPr="000A0401">
        <w:t xml:space="preserve"> for all </w:t>
      </w:r>
      <w:r w:rsidRPr="000A0401">
        <w:rPr>
          <w:i/>
        </w:rPr>
        <w:t>k</w:t>
      </w:r>
      <w:r w:rsidRPr="000A0401">
        <w:t xml:space="preserve"> &gt; 0. Note there is only one sponge but multiple conventional clusters. An important innovation introduced by Rose </w:t>
      </w:r>
      <w:r w:rsidR="0036676C">
        <w:fldChar w:fldCharType="begin"/>
      </w:r>
      <w:r w:rsidR="00335519">
        <w:instrText xml:space="preserve"> ADDIN EN.CITE &lt;EndNote&gt;&lt;Cite&gt;&lt;Author&gt;Ken Rose&lt;/Author&gt;&lt;Year&gt;1998&lt;/Year&gt;&lt;RecNum&gt;2697&lt;/RecNum&gt;&lt;DisplayText&gt;[15]&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36676C">
        <w:fldChar w:fldCharType="separate"/>
      </w:r>
      <w:r w:rsidR="00335519">
        <w:rPr>
          <w:noProof/>
        </w:rPr>
        <w:t>[</w:t>
      </w:r>
      <w:hyperlink w:anchor="_ENREF_15" w:tooltip="Ken Rose, 1998 #2697" w:history="1">
        <w:r w:rsidR="005210F0">
          <w:rPr>
            <w:noProof/>
          </w:rPr>
          <w:t>15</w:t>
        </w:r>
      </w:hyperlink>
      <w:r w:rsidR="00335519">
        <w:rPr>
          <w:noProof/>
        </w:rPr>
        <w:t>]</w:t>
      </w:r>
      <w:r w:rsidR="0036676C">
        <w:fldChar w:fldCharType="end"/>
      </w:r>
      <w:r w:rsidRPr="000A0401">
        <w:t xml:space="preserve"> is the use of an intrinsic probability p(</w:t>
      </w:r>
      <w:r w:rsidRPr="000A0401">
        <w:rPr>
          <w:i/>
        </w:rPr>
        <w:t>k</w:t>
      </w:r>
      <w:r w:rsidRPr="000A0401">
        <w:t xml:space="preserve">) for each cluster </w:t>
      </w:r>
      <w:r w:rsidRPr="000A0401">
        <w:rPr>
          <w:i/>
        </w:rPr>
        <w:t>k</w:t>
      </w:r>
      <w:r w:rsidRPr="000A0401">
        <w:t xml:space="preserve"> satisfying</w:t>
      </w:r>
    </w:p>
    <w:p w:rsidR="008011C0" w:rsidRDefault="000A0401" w:rsidP="0022554D">
      <w:pPr>
        <w:pStyle w:val="NewEquation"/>
      </w:pPr>
      <w:r>
        <w:tab/>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p(</w:t>
      </w:r>
      <w:r w:rsidRPr="000A0401">
        <w:rPr>
          <w:i/>
        </w:rPr>
        <w:t>k</w:t>
      </w:r>
      <w:r w:rsidRPr="000A0401">
        <w:t>) = 1</w:t>
      </w:r>
      <w:r>
        <w:tab/>
        <w:t>(8)</w:t>
      </w:r>
    </w:p>
    <w:p w:rsidR="000A0401" w:rsidRPr="000A0401" w:rsidRDefault="000A0401" w:rsidP="001D134D">
      <w:r w:rsidRPr="000A0401">
        <w:t xml:space="preserve">One can understand this as corresponding to a large number </w:t>
      </w:r>
      <w:r w:rsidRPr="000A0401">
        <w:sym w:font="Symbol" w:char="F04C"/>
      </w:r>
      <w:r w:rsidRPr="000A0401">
        <w:t xml:space="preserve"> (much larger than current number of centers K) of clusters with a </w:t>
      </w:r>
      <w:r>
        <w:t>number</w:t>
      </w:r>
      <w:r w:rsidRPr="000A0401">
        <w:t xml:space="preserve"> p(</w:t>
      </w:r>
      <w:r w:rsidRPr="000A0401">
        <w:rPr>
          <w:i/>
        </w:rPr>
        <w:t>k</w:t>
      </w:r>
      <w:r w:rsidRPr="000A0401">
        <w:t xml:space="preserve">) </w:t>
      </w:r>
      <w:r w:rsidRPr="000A0401">
        <w:sym w:font="Symbol" w:char="F04C"/>
      </w:r>
      <w:r w:rsidRPr="000A0401">
        <w:t xml:space="preserve"> of them at each center. This allows one to split centers cleanly as one takes the number p(</w:t>
      </w:r>
      <w:r w:rsidRPr="000A0401">
        <w:rPr>
          <w:i/>
        </w:rPr>
        <w:t>k</w:t>
      </w:r>
      <w:r w:rsidRPr="000A0401">
        <w:t xml:space="preserve">) </w:t>
      </w:r>
      <w:r w:rsidRPr="000A0401">
        <w:sym w:font="Symbol" w:char="F04C"/>
      </w:r>
      <w:r w:rsidRPr="000A0401">
        <w:t xml:space="preserve"> at a center position and divide in two when cluster </w:t>
      </w:r>
      <w:r w:rsidRPr="000A0401">
        <w:lastRenderedPageBreak/>
        <w:t>with this center splits. Without this approach, splitting is inelegant as</w:t>
      </w:r>
      <w:r w:rsidR="00A53F2F">
        <w:t xml:space="preserve"> otherwise</w:t>
      </w:r>
      <w:r w:rsidRPr="000A0401">
        <w:t xml:space="preserve"> the formalism naturally gives half a cluster at each center. The p(</w:t>
      </w:r>
      <w:r w:rsidRPr="000A0401">
        <w:rPr>
          <w:i/>
        </w:rPr>
        <w:t>k</w:t>
      </w:r>
      <w:r w:rsidRPr="000A0401">
        <w:t xml:space="preserve">) are given below and are viewed as one of variables </w:t>
      </w:r>
      <w:r w:rsidRPr="00DF6807">
        <w:rPr>
          <w:u w:val="single"/>
        </w:rPr>
        <w:sym w:font="Symbol" w:char="F06A"/>
      </w:r>
      <w:r w:rsidRPr="00815E1D">
        <w:t xml:space="preserve"> determin</w:t>
      </w:r>
      <w:r>
        <w:t>ed at the M step of EM method.</w:t>
      </w:r>
      <w:r w:rsidRPr="000A0401">
        <w:t xml:space="preserve"> In this case, the Free Energy F is given by</w:t>
      </w:r>
    </w:p>
    <w:p w:rsidR="008011C0" w:rsidRDefault="000A0401" w:rsidP="0022554D">
      <w:pPr>
        <w:pStyle w:val="NewEquation"/>
      </w:pPr>
      <w:r>
        <w:tab/>
      </w:r>
      <w:r w:rsidRPr="000A0401">
        <w:t xml:space="preserve">F = - T </w:t>
      </w:r>
      <w:r w:rsidRPr="000A0401">
        <w:sym w:font="Symbol" w:char="F0E5"/>
      </w:r>
      <w:r w:rsidRPr="000A0401">
        <w:rPr>
          <w:i/>
          <w:vertAlign w:val="subscript"/>
        </w:rPr>
        <w:t>x</w:t>
      </w:r>
      <w:r w:rsidRPr="000A0401">
        <w:rPr>
          <w:vertAlign w:val="subscript"/>
        </w:rPr>
        <w:t>=1</w:t>
      </w:r>
      <w:r w:rsidRPr="000A0401">
        <w:rPr>
          <w:vertAlign w:val="superscript"/>
        </w:rPr>
        <w:t>N</w:t>
      </w:r>
      <w:r w:rsidRPr="000A0401">
        <w:t xml:space="preserve"> ln </w:t>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p(</w:t>
      </w:r>
      <w:r w:rsidRPr="000A0401">
        <w:rPr>
          <w:i/>
        </w:rPr>
        <w:t>k</w:t>
      </w:r>
      <w:r w:rsidRPr="000A0401">
        <w:t>) exp( - f(</w:t>
      </w:r>
      <w:r w:rsidRPr="000A0401">
        <w:rPr>
          <w:i/>
        </w:rPr>
        <w:t>x</w:t>
      </w:r>
      <w:r w:rsidRPr="000A0401">
        <w:t xml:space="preserve">, </w:t>
      </w:r>
      <w:r w:rsidRPr="000A0401">
        <w:rPr>
          <w:i/>
        </w:rPr>
        <w:t>k</w:t>
      </w:r>
      <w:r w:rsidRPr="000A0401">
        <w:t>) /T )</w:t>
      </w:r>
      <w:r>
        <w:tab/>
        <w:t>(9)</w:t>
      </w:r>
    </w:p>
    <w:p w:rsidR="000A0401" w:rsidRPr="000A0401" w:rsidRDefault="000A0401" w:rsidP="001D134D">
      <w:r w:rsidRPr="000A0401">
        <w:t>Now we</w:t>
      </w:r>
      <w:r>
        <w:t xml:space="preserve"> use (</w:t>
      </w:r>
      <w:r w:rsidRPr="000A0401">
        <w:t xml:space="preserve">3) to determine the annealed variables </w:t>
      </w:r>
      <w:r w:rsidR="008D25D5">
        <w:t>&lt;</w:t>
      </w:r>
      <w:r w:rsidRPr="000A0401">
        <w:t>M</w:t>
      </w:r>
      <w:r w:rsidRPr="000A0401">
        <w:rPr>
          <w:i/>
          <w:iCs/>
          <w:vertAlign w:val="subscript"/>
        </w:rPr>
        <w:t>x</w:t>
      </w:r>
      <w:r w:rsidRPr="000A0401">
        <w:t>(</w:t>
      </w:r>
      <w:r w:rsidRPr="000A0401">
        <w:rPr>
          <w:i/>
          <w:iCs/>
        </w:rPr>
        <w:t>k</w:t>
      </w:r>
      <w:r w:rsidRPr="000A0401">
        <w:t xml:space="preserve">)&gt; and in this case, the integrals can be done exactly as Hamiltonian is a quadratic. We describe how to tackle the case with more complicated forms for H and intractable integrals elsewhere </w:t>
      </w:r>
      <w:r w:rsidR="0036676C">
        <w:fldChar w:fldCharType="begin"/>
      </w:r>
      <w:r w:rsidR="00335519">
        <w:instrText xml:space="preserve"> ADDIN EN.CITE &lt;EndNote&gt;&lt;Cite&gt;&lt;Author&gt;Geoffrey Fox&lt;/Author&gt;&lt;Year&gt;2013&lt;/Year&gt;&lt;RecNum&gt;6258&lt;/RecNum&gt;&lt;DisplayText&gt;[18, 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Geoffrey C. Fox&lt;/Author&gt;&lt;Year&gt;2011&lt;/Year&gt;&lt;RecNum&gt;4567&lt;/RecNum&gt;&lt;record&gt;&lt;rec-number&gt;4567&lt;/rec-number&gt;&lt;foreign-keys&gt;&lt;key app="EN" db-id="rfx20pr9t5zxtmee0xn5fwzbxvw0r9vz2tee"&gt;4567&lt;/key&gt;&lt;/foreign-keys&gt;&lt;ref-type name="Conference Paper"&gt;47&lt;/ref-type&gt;&lt;contributors&gt;&lt;authors&gt;&lt;author&gt;Geoffrey C. Fox,&lt;/author&gt;&lt;/authors&gt;&lt;/contributors&gt;&lt;titles&gt;&lt;title&gt;Deterministic annealing and robust scalable data mining for the data deluge&lt;/title&gt;&lt;secondary-title&gt;Proceedings of the 2nd international workshop on Petascale data analytics: challenges and opportunities&lt;/secondary-title&gt;&lt;/titles&gt;&lt;pages&gt;39-40&lt;/pages&gt;&lt;dates&gt;&lt;year&gt;2011&lt;/year&gt;&lt;/dates&gt;&lt;pub-location&gt;Seattle, Washington, USA&lt;/pub-location&gt;&lt;publisher&gt;ACM&lt;/publisher&gt;&lt;urls&gt;&lt;related-urls&gt;&lt;url&gt;http://grids.ucs.indiana.edu/ptliupages/publications/pdac24g-fox.pdf&lt;/url&gt;&lt;/related-urls&gt;&lt;/urls&gt;&lt;custom1&gt;2110214&lt;/custom1&gt;&lt;electronic-resource-num&gt;10.1145/2110205.2110214&lt;/electronic-resource-num&gt;&lt;/record&gt;&lt;/Cite&gt;&lt;/EndNote&gt;</w:instrText>
      </w:r>
      <w:r w:rsidR="0036676C">
        <w:fldChar w:fldCharType="separate"/>
      </w:r>
      <w:r w:rsidR="00335519">
        <w:rPr>
          <w:noProof/>
        </w:rPr>
        <w:t>[</w:t>
      </w:r>
      <w:hyperlink w:anchor="_ENREF_18" w:tooltip="Geoffrey C. Fox, 2011 #4567" w:history="1">
        <w:r w:rsidR="005210F0">
          <w:rPr>
            <w:noProof/>
          </w:rPr>
          <w:t>18</w:t>
        </w:r>
      </w:hyperlink>
      <w:r w:rsidR="00335519">
        <w:rPr>
          <w:noProof/>
        </w:rPr>
        <w:t xml:space="preserve">, </w:t>
      </w:r>
      <w:hyperlink w:anchor="_ENREF_20" w:tooltip="Geoffrey Fox, 2013 #6258" w:history="1">
        <w:r w:rsidR="005210F0">
          <w:rPr>
            <w:noProof/>
          </w:rPr>
          <w:t>20</w:t>
        </w:r>
      </w:hyperlink>
      <w:r w:rsidR="00335519">
        <w:rPr>
          <w:noProof/>
        </w:rPr>
        <w:t>]</w:t>
      </w:r>
      <w:r w:rsidR="0036676C">
        <w:fldChar w:fldCharType="end"/>
      </w:r>
      <w:r w:rsidRPr="000A0401">
        <w:t xml:space="preserve">. This is followed by an M step with a simple minimization to find the </w:t>
      </w:r>
      <w:r w:rsidRPr="00DF6807">
        <w:rPr>
          <w:u w:val="single"/>
        </w:rPr>
        <w:sym w:font="Symbol" w:char="F06A"/>
      </w:r>
      <w:r w:rsidRPr="008D25D5">
        <w:t xml:space="preserve"> </w:t>
      </w:r>
      <w:r w:rsidRPr="000A0401">
        <w:t>variables</w:t>
      </w:r>
      <w:r w:rsidR="008D25D5">
        <w:t xml:space="preserve"> which are</w:t>
      </w:r>
      <w:r w:rsidRPr="000A0401">
        <w:t xml:space="preserve"> </w:t>
      </w:r>
      <w:r w:rsidRPr="000A0401">
        <w:rPr>
          <w:u w:val="single"/>
        </w:rPr>
        <w:t>Y</w:t>
      </w:r>
      <w:r w:rsidRPr="000A0401">
        <w:t>(</w:t>
      </w:r>
      <w:r w:rsidRPr="000A0401">
        <w:rPr>
          <w:i/>
          <w:iCs/>
        </w:rPr>
        <w:t>k</w:t>
      </w:r>
      <w:r w:rsidRPr="000A0401">
        <w:t>) and p(</w:t>
      </w:r>
      <w:r w:rsidRPr="008D25D5">
        <w:rPr>
          <w:i/>
        </w:rPr>
        <w:t>k</w:t>
      </w:r>
      <w:r w:rsidRPr="000A0401">
        <w:t xml:space="preserve">) </w:t>
      </w:r>
      <w:r w:rsidR="008D25D5">
        <w:t xml:space="preserve">in this case, </w:t>
      </w:r>
      <w:r w:rsidRPr="000A0401">
        <w:t xml:space="preserve">subject to </w:t>
      </w:r>
      <w:r w:rsidR="00E93D52">
        <w:t>equation (</w:t>
      </w:r>
      <w:r w:rsidRPr="000A0401">
        <w:t>8). We introduce auxiliary variables Z</w:t>
      </w:r>
      <w:r w:rsidRPr="000A0401">
        <w:rPr>
          <w:i/>
          <w:vertAlign w:val="subscript"/>
        </w:rPr>
        <w:t>x</w:t>
      </w:r>
      <w:r w:rsidRPr="000A0401">
        <w:rPr>
          <w:i/>
        </w:rPr>
        <w:t xml:space="preserve"> </w:t>
      </w:r>
      <w:r w:rsidRPr="000A0401">
        <w:t>given by</w:t>
      </w:r>
    </w:p>
    <w:p w:rsidR="008D25D5" w:rsidRDefault="008D25D5" w:rsidP="0022554D">
      <w:pPr>
        <w:pStyle w:val="NewEquation"/>
      </w:pPr>
      <w:r>
        <w:tab/>
      </w:r>
      <w:r w:rsidR="000A0401" w:rsidRPr="000A0401">
        <w:t>Z</w:t>
      </w:r>
      <w:r w:rsidR="000A0401" w:rsidRPr="000A0401">
        <w:rPr>
          <w:i/>
          <w:vertAlign w:val="subscript"/>
        </w:rPr>
        <w:t>x</w:t>
      </w:r>
      <w:r w:rsidR="000A0401" w:rsidRPr="000A0401">
        <w:t xml:space="preserve"> = </w:t>
      </w:r>
      <w:r w:rsidR="000A0401" w:rsidRPr="000A0401">
        <w:sym w:font="Symbol" w:char="F0E5"/>
      </w:r>
      <w:r w:rsidR="000A0401" w:rsidRPr="000A0401">
        <w:rPr>
          <w:i/>
          <w:vertAlign w:val="subscript"/>
        </w:rPr>
        <w:t>k</w:t>
      </w:r>
      <w:r w:rsidR="000A0401" w:rsidRPr="000A0401">
        <w:rPr>
          <w:vertAlign w:val="subscript"/>
        </w:rPr>
        <w:t>=1</w:t>
      </w:r>
      <w:r w:rsidR="000A0401" w:rsidRPr="000A0401">
        <w:rPr>
          <w:vertAlign w:val="superscript"/>
        </w:rPr>
        <w:t>K</w:t>
      </w:r>
      <w:r w:rsidR="000A0401" w:rsidRPr="000A0401">
        <w:t xml:space="preserve"> p(</w:t>
      </w:r>
      <w:r w:rsidR="000A0401" w:rsidRPr="000A0401">
        <w:rPr>
          <w:i/>
        </w:rPr>
        <w:t>k</w:t>
      </w:r>
      <w:r w:rsidR="000A0401" w:rsidRPr="000A0401">
        <w:t>) exp( - (</w:t>
      </w:r>
      <w:r w:rsidR="000A0401" w:rsidRPr="000A0401">
        <w:rPr>
          <w:u w:val="single"/>
        </w:rPr>
        <w:t>X</w:t>
      </w:r>
      <w:r w:rsidR="000A0401" w:rsidRPr="000A0401">
        <w:t xml:space="preserve">(x) - </w:t>
      </w:r>
      <w:r w:rsidR="000A0401" w:rsidRPr="000A0401">
        <w:rPr>
          <w:u w:val="single"/>
        </w:rPr>
        <w:t>Y</w:t>
      </w:r>
      <w:r w:rsidR="000A0401" w:rsidRPr="000A0401">
        <w:t>(</w:t>
      </w:r>
      <w:r w:rsidR="000A0401" w:rsidRPr="000A0401">
        <w:rPr>
          <w:i/>
          <w:iCs/>
        </w:rPr>
        <w:t>k</w:t>
      </w:r>
      <w:r w:rsidR="000A0401" w:rsidRPr="000A0401">
        <w:t>))</w:t>
      </w:r>
      <w:r w:rsidR="000A0401" w:rsidRPr="000A0401">
        <w:rPr>
          <w:vertAlign w:val="superscript"/>
        </w:rPr>
        <w:t>2</w:t>
      </w:r>
      <w:r w:rsidR="00E93D52">
        <w:rPr>
          <w:vertAlign w:val="superscript"/>
        </w:rPr>
        <w:t xml:space="preserve"> </w:t>
      </w:r>
      <w:r w:rsidR="000A0401" w:rsidRPr="000A0401">
        <w:t>/</w:t>
      </w:r>
      <w:r w:rsidR="00E93D52">
        <w:t xml:space="preserve"> </w:t>
      </w:r>
      <w:r w:rsidR="000A0401" w:rsidRPr="000A0401">
        <w:t xml:space="preserve">(2 </w:t>
      </w:r>
      <w:r w:rsidR="000A0401" w:rsidRPr="000A0401">
        <w:rPr>
          <w:bCs/>
          <w:u w:val="single"/>
        </w:rPr>
        <w:sym w:font="Symbol" w:char="F073"/>
      </w:r>
      <w:r w:rsidR="000A0401" w:rsidRPr="000A0401">
        <w:rPr>
          <w:bCs/>
        </w:rPr>
        <w:t>(</w:t>
      </w:r>
      <w:r w:rsidR="000A0401" w:rsidRPr="000A0401">
        <w:rPr>
          <w:bCs/>
          <w:i/>
        </w:rPr>
        <w:t>k</w:t>
      </w:r>
      <w:r w:rsidR="000A0401" w:rsidRPr="000A0401">
        <w:rPr>
          <w:bCs/>
        </w:rPr>
        <w:t>)</w:t>
      </w:r>
      <w:r w:rsidR="000A0401" w:rsidRPr="000A0401">
        <w:rPr>
          <w:bCs/>
          <w:vertAlign w:val="superscript"/>
        </w:rPr>
        <w:t>2</w:t>
      </w:r>
      <w:r w:rsidR="000A0401" w:rsidRPr="000A0401">
        <w:t xml:space="preserve"> T)  ) </w:t>
      </w:r>
      <w:r>
        <w:br/>
        <w:t xml:space="preserve">                 </w:t>
      </w:r>
      <w:r w:rsidR="000A0401" w:rsidRPr="000A0401">
        <w:t>+ p(0)</w:t>
      </w:r>
      <w:r w:rsidR="00E93D52">
        <w:t xml:space="preserve"> </w:t>
      </w:r>
      <w:r w:rsidR="000A0401" w:rsidRPr="000A0401">
        <w:t>exp( - c</w:t>
      </w:r>
      <w:r w:rsidR="000A0401" w:rsidRPr="000A0401">
        <w:rPr>
          <w:vertAlign w:val="superscript"/>
        </w:rPr>
        <w:t>2</w:t>
      </w:r>
      <w:r>
        <w:t>/(2 T))</w:t>
      </w:r>
      <w:r w:rsidR="0022554D">
        <w:tab/>
        <w:t>(10)</w:t>
      </w:r>
      <w:r>
        <w:tab/>
      </w:r>
      <w:r>
        <w:tab/>
        <w:t>(</w:t>
      </w:r>
      <w:r w:rsidR="000A0401" w:rsidRPr="000A0401">
        <w:t>10)</w:t>
      </w:r>
    </w:p>
    <w:p w:rsidR="008D25D5" w:rsidRDefault="008D25D5" w:rsidP="001D134D">
      <w:r>
        <w:t>Then the annealing gives</w:t>
      </w:r>
    </w:p>
    <w:p w:rsidR="000A0401" w:rsidRPr="000A0401" w:rsidRDefault="008D25D5" w:rsidP="0022554D">
      <w:pPr>
        <w:pStyle w:val="NewEquation"/>
      </w:pPr>
      <w:r>
        <w:t xml:space="preserve">for </w:t>
      </w:r>
      <w:r w:rsidRPr="008D25D5">
        <w:rPr>
          <w:i/>
        </w:rPr>
        <w:t>k</w:t>
      </w:r>
      <w:r>
        <w:t xml:space="preserve"> = 0 </w:t>
      </w:r>
      <w:r>
        <w:tab/>
      </w:r>
      <w:r w:rsidR="000A0401" w:rsidRPr="000A0401">
        <w:t>&lt; M</w:t>
      </w:r>
      <w:r w:rsidR="000A0401" w:rsidRPr="000A0401">
        <w:rPr>
          <w:i/>
          <w:iCs/>
          <w:vertAlign w:val="subscript"/>
        </w:rPr>
        <w:t>x</w:t>
      </w:r>
      <w:r w:rsidR="000A0401" w:rsidRPr="000A0401">
        <w:t>(</w:t>
      </w:r>
      <w:r w:rsidR="000A0401" w:rsidRPr="000A0401">
        <w:rPr>
          <w:iCs/>
        </w:rPr>
        <w:t>0</w:t>
      </w:r>
      <w:r w:rsidR="000A0401" w:rsidRPr="000A0401">
        <w:t>)&gt; = p(0) exp( - c</w:t>
      </w:r>
      <w:r w:rsidR="000A0401" w:rsidRPr="000A0401">
        <w:rPr>
          <w:vertAlign w:val="superscript"/>
        </w:rPr>
        <w:t>2</w:t>
      </w:r>
      <w:r w:rsidR="000A0401" w:rsidRPr="000A0401">
        <w:t>/(2 T) ) / Z</w:t>
      </w:r>
      <w:r w:rsidR="000A0401" w:rsidRPr="000A0401">
        <w:rPr>
          <w:i/>
          <w:vertAlign w:val="subscript"/>
        </w:rPr>
        <w:t>x</w:t>
      </w:r>
      <w:r>
        <w:rPr>
          <w:i/>
          <w:vertAlign w:val="subscript"/>
        </w:rPr>
        <w:tab/>
      </w:r>
      <w:r w:rsidRPr="008D25D5">
        <w:t>(11a)</w:t>
      </w:r>
    </w:p>
    <w:p w:rsidR="008D25D5" w:rsidRDefault="008D25D5" w:rsidP="0022554D">
      <w:pPr>
        <w:pStyle w:val="NewEquation"/>
      </w:pPr>
      <w:r>
        <w:t xml:space="preserve">and </w:t>
      </w:r>
      <w:r w:rsidRPr="000A0401">
        <w:t xml:space="preserve">for </w:t>
      </w:r>
      <w:r w:rsidRPr="000A0401">
        <w:rPr>
          <w:i/>
        </w:rPr>
        <w:t>k</w:t>
      </w:r>
      <w:r w:rsidRPr="000A0401">
        <w:t xml:space="preserve"> &gt; 0 </w:t>
      </w:r>
    </w:p>
    <w:p w:rsidR="000A0401" w:rsidRPr="000A0401" w:rsidRDefault="000A0401" w:rsidP="0022554D">
      <w:pPr>
        <w:pStyle w:val="NewEquation"/>
      </w:pPr>
      <w:r w:rsidRPr="000A0401">
        <w:t>&lt; M</w:t>
      </w:r>
      <w:r w:rsidRPr="000A0401">
        <w:rPr>
          <w:i/>
          <w:iCs/>
          <w:vertAlign w:val="subscript"/>
        </w:rPr>
        <w:t>x</w:t>
      </w:r>
      <w:r w:rsidRPr="000A0401">
        <w:t>(</w:t>
      </w:r>
      <w:r w:rsidRPr="000A0401">
        <w:rPr>
          <w:i/>
          <w:iCs/>
        </w:rPr>
        <w:t>k</w:t>
      </w:r>
      <w:r w:rsidRPr="000A0401">
        <w:t>)&gt; = p</w:t>
      </w:r>
      <w:r w:rsidRPr="000A0401">
        <w:rPr>
          <w:i/>
        </w:rPr>
        <w:t>(k</w:t>
      </w:r>
      <w:r w:rsidRPr="000A0401">
        <w:t>) exp( - (</w:t>
      </w:r>
      <w:r w:rsidRPr="000A0401">
        <w:rPr>
          <w:u w:val="single"/>
        </w:rPr>
        <w:t>X</w:t>
      </w:r>
      <w:r w:rsidRPr="000A0401">
        <w:t xml:space="preserve">(x) - </w:t>
      </w:r>
      <w:r w:rsidRPr="000A0401">
        <w:rPr>
          <w:u w:val="single"/>
        </w:rPr>
        <w:t>Y</w:t>
      </w:r>
      <w:r w:rsidRPr="000A0401">
        <w:t>(</w:t>
      </w:r>
      <w:r w:rsidRPr="000A0401">
        <w:rPr>
          <w:i/>
          <w:iCs/>
        </w:rPr>
        <w:t>k</w:t>
      </w:r>
      <w:r w:rsidRPr="000A0401">
        <w:t>))</w:t>
      </w:r>
      <w:r w:rsidRPr="000A0401">
        <w:rPr>
          <w:vertAlign w:val="superscript"/>
        </w:rPr>
        <w:t xml:space="preserve">2 </w:t>
      </w:r>
      <w:r w:rsidR="0022554D">
        <w:t>/</w:t>
      </w:r>
      <w:r w:rsidRPr="000A0401">
        <w:t xml:space="preserve">(2 </w:t>
      </w:r>
      <w:r w:rsidRPr="000A0401">
        <w:rPr>
          <w:bCs/>
          <w:u w:val="single"/>
        </w:rPr>
        <w:sym w:font="Symbol" w:char="F073"/>
      </w:r>
      <w:r w:rsidRPr="000A0401">
        <w:rPr>
          <w:bCs/>
        </w:rPr>
        <w:t>(</w:t>
      </w:r>
      <w:r w:rsidRPr="000A0401">
        <w:rPr>
          <w:bCs/>
          <w:i/>
        </w:rPr>
        <w:t>k</w:t>
      </w:r>
      <w:r w:rsidRPr="000A0401">
        <w:rPr>
          <w:bCs/>
        </w:rPr>
        <w:t>)</w:t>
      </w:r>
      <w:r w:rsidRPr="000A0401">
        <w:rPr>
          <w:bCs/>
          <w:vertAlign w:val="superscript"/>
        </w:rPr>
        <w:t>2</w:t>
      </w:r>
      <w:r w:rsidR="0022554D">
        <w:t xml:space="preserve"> T)</w:t>
      </w:r>
      <w:r w:rsidRPr="000A0401">
        <w:t xml:space="preserve"> ) / Z</w:t>
      </w:r>
      <w:r w:rsidRPr="000A0401">
        <w:rPr>
          <w:i/>
          <w:vertAlign w:val="subscript"/>
        </w:rPr>
        <w:t>x</w:t>
      </w:r>
      <w:r w:rsidR="008D25D5">
        <w:tab/>
      </w:r>
      <w:r w:rsidRPr="000A0401">
        <w:t>(11b)</w:t>
      </w:r>
    </w:p>
    <w:p w:rsidR="000A0401" w:rsidRPr="000A0401" w:rsidRDefault="000A0401" w:rsidP="001D134D">
      <w:r w:rsidRPr="000A0401">
        <w:t xml:space="preserve"> </w:t>
      </w:r>
      <w:r w:rsidR="008D25D5">
        <w:t>With the center positions and probabilities given by</w:t>
      </w:r>
    </w:p>
    <w:p w:rsidR="000A0401" w:rsidRPr="008011C0" w:rsidRDefault="008D25D5" w:rsidP="0022554D">
      <w:pPr>
        <w:pStyle w:val="NewEquation"/>
      </w:pPr>
      <w:r w:rsidRPr="008D25D5">
        <w:tab/>
      </w:r>
      <w:r w:rsidR="000A0401" w:rsidRPr="00707A36">
        <w:rPr>
          <w:u w:val="single"/>
        </w:rPr>
        <w:t>Y</w:t>
      </w:r>
      <w:r w:rsidR="000A0401" w:rsidRPr="00707A36">
        <w:t>(</w:t>
      </w:r>
      <w:r w:rsidR="000A0401" w:rsidRPr="00CC09FB">
        <w:rPr>
          <w:i/>
        </w:rPr>
        <w:t>k</w:t>
      </w:r>
      <w:r w:rsidR="000A0401" w:rsidRPr="00707A36">
        <w:t xml:space="preserve">) = </w:t>
      </w:r>
      <w:r w:rsidR="000A0401" w:rsidRPr="00707A36">
        <w:sym w:font="Symbol" w:char="F0E5"/>
      </w:r>
      <w:r w:rsidR="000A0401" w:rsidRPr="00707A36">
        <w:rPr>
          <w:vertAlign w:val="subscript"/>
        </w:rPr>
        <w:t>x=1</w:t>
      </w:r>
      <w:r w:rsidR="000A0401" w:rsidRPr="00707A36">
        <w:rPr>
          <w:vertAlign w:val="superscript"/>
        </w:rPr>
        <w:t>N</w:t>
      </w:r>
      <w:r w:rsidR="000A0401" w:rsidRPr="00707A36">
        <w:t xml:space="preserve"> &lt; M</w:t>
      </w:r>
      <w:r w:rsidR="000A0401" w:rsidRPr="00707A36">
        <w:rPr>
          <w:i/>
          <w:iCs/>
          <w:vertAlign w:val="subscript"/>
        </w:rPr>
        <w:t>x</w:t>
      </w:r>
      <w:r w:rsidR="000A0401" w:rsidRPr="00707A36">
        <w:t>(</w:t>
      </w:r>
      <w:r w:rsidR="000A0401" w:rsidRPr="00707A36">
        <w:rPr>
          <w:i/>
          <w:iCs/>
        </w:rPr>
        <w:t>k</w:t>
      </w:r>
      <w:r w:rsidR="000A0401" w:rsidRPr="00707A36">
        <w:t xml:space="preserve">)&gt; </w:t>
      </w:r>
      <w:r w:rsidR="000A0401" w:rsidRPr="00707A36">
        <w:rPr>
          <w:u w:val="single"/>
        </w:rPr>
        <w:t>X</w:t>
      </w:r>
      <w:r w:rsidR="000A0401" w:rsidRPr="00707A36">
        <w:t xml:space="preserve">(x) / </w:t>
      </w:r>
      <w:r w:rsidR="000A0401" w:rsidRPr="00707A36">
        <w:sym w:font="Symbol" w:char="F0E5"/>
      </w:r>
      <w:r w:rsidR="000A0401" w:rsidRPr="00707A36">
        <w:rPr>
          <w:vertAlign w:val="subscript"/>
        </w:rPr>
        <w:t>x=1</w:t>
      </w:r>
      <w:r w:rsidR="000A0401" w:rsidRPr="00707A36">
        <w:rPr>
          <w:vertAlign w:val="superscript"/>
        </w:rPr>
        <w:t>N</w:t>
      </w:r>
      <w:r w:rsidR="000A0401" w:rsidRPr="00707A36">
        <w:t xml:space="preserve"> &lt; M</w:t>
      </w:r>
      <w:r w:rsidR="000A0401" w:rsidRPr="00707A36">
        <w:rPr>
          <w:i/>
          <w:iCs/>
          <w:vertAlign w:val="subscript"/>
        </w:rPr>
        <w:t>x</w:t>
      </w:r>
      <w:r w:rsidR="000A0401" w:rsidRPr="00707A36">
        <w:t>(</w:t>
      </w:r>
      <w:r w:rsidR="000A0401" w:rsidRPr="00707A36">
        <w:rPr>
          <w:i/>
          <w:iCs/>
        </w:rPr>
        <w:t>k</w:t>
      </w:r>
      <w:r w:rsidR="000A0401" w:rsidRPr="00707A36">
        <w:t>)&gt;</w:t>
      </w:r>
      <w:r>
        <w:t xml:space="preserve"> for </w:t>
      </w:r>
      <w:r w:rsidR="000A0401" w:rsidRPr="00707A36">
        <w:rPr>
          <w:i/>
        </w:rPr>
        <w:t>k</w:t>
      </w:r>
      <w:r w:rsidR="000A0401">
        <w:t xml:space="preserve"> </w:t>
      </w:r>
      <w:r w:rsidR="000A0401">
        <w:sym w:font="Symbol" w:char="F0B9"/>
      </w:r>
      <w:r w:rsidR="000A0401">
        <w:t>0</w:t>
      </w:r>
      <w:r>
        <w:tab/>
        <w:t>(12)</w:t>
      </w:r>
      <w:r>
        <w:tab/>
      </w:r>
      <w:r>
        <w:tab/>
      </w:r>
      <w:r>
        <w:tab/>
      </w:r>
    </w:p>
    <w:p w:rsidR="008011C0" w:rsidRDefault="008D25D5" w:rsidP="0022554D">
      <w:pPr>
        <w:pStyle w:val="NewEquation"/>
      </w:pPr>
      <w:r>
        <w:tab/>
      </w:r>
      <w:r w:rsidR="000A0401" w:rsidRPr="000A0401">
        <w:t>p(</w:t>
      </w:r>
      <w:r w:rsidR="000A0401" w:rsidRPr="000A0401">
        <w:rPr>
          <w:i/>
        </w:rPr>
        <w:t>k</w:t>
      </w:r>
      <w:r w:rsidR="000A0401" w:rsidRPr="000A0401">
        <w:t xml:space="preserve">) = </w:t>
      </w:r>
      <w:r w:rsidR="000A0401" w:rsidRPr="000A0401">
        <w:sym w:font="Symbol" w:char="F0E5"/>
      </w:r>
      <w:r w:rsidR="000A0401" w:rsidRPr="000A0401">
        <w:rPr>
          <w:vertAlign w:val="subscript"/>
        </w:rPr>
        <w:t>x=1</w:t>
      </w:r>
      <w:r w:rsidR="000A0401" w:rsidRPr="000A0401">
        <w:rPr>
          <w:vertAlign w:val="superscript"/>
        </w:rPr>
        <w:t>N</w:t>
      </w:r>
      <w:r w:rsidR="000A0401" w:rsidRPr="000A0401">
        <w:t xml:space="preserve"> &lt;M</w:t>
      </w:r>
      <w:r w:rsidR="000A0401" w:rsidRPr="000A0401">
        <w:rPr>
          <w:i/>
          <w:vertAlign w:val="subscript"/>
        </w:rPr>
        <w:t>x</w:t>
      </w:r>
      <w:r w:rsidR="000A0401" w:rsidRPr="000A0401">
        <w:t>(</w:t>
      </w:r>
      <w:r w:rsidR="000A0401" w:rsidRPr="000A0401">
        <w:rPr>
          <w:i/>
        </w:rPr>
        <w:t>k</w:t>
      </w:r>
      <w:r w:rsidR="000A0401" w:rsidRPr="000A0401">
        <w:t>)&gt; / N</w:t>
      </w:r>
      <w:r>
        <w:tab/>
        <w:t>(13)</w:t>
      </w:r>
    </w:p>
    <w:p w:rsidR="000A0401" w:rsidRPr="000A0401" w:rsidRDefault="008011C0" w:rsidP="001D134D">
      <w:r w:rsidRPr="000A0401">
        <w:t xml:space="preserve"> </w:t>
      </w:r>
      <w:r w:rsidR="000A0401" w:rsidRPr="000A0401">
        <w:t>Note in the conventional formalism p(</w:t>
      </w:r>
      <w:r w:rsidR="000A0401" w:rsidRPr="000A0401">
        <w:rPr>
          <w:i/>
        </w:rPr>
        <w:t>k</w:t>
      </w:r>
      <w:r w:rsidR="000A0401" w:rsidRPr="000A0401">
        <w:t xml:space="preserve">) = 1, small clusters contribute similarly </w:t>
      </w:r>
      <w:r w:rsidR="00F2683B">
        <w:t xml:space="preserve">in magnitude </w:t>
      </w:r>
      <w:r w:rsidR="000A0401" w:rsidRPr="000A0401">
        <w:t>to a big cluster in Z</w:t>
      </w:r>
      <w:r w:rsidR="000A0401" w:rsidRPr="000A0401">
        <w:rPr>
          <w:i/>
          <w:vertAlign w:val="subscript"/>
        </w:rPr>
        <w:t>x</w:t>
      </w:r>
      <w:r w:rsidR="000A0401" w:rsidRPr="000A0401">
        <w:t xml:space="preserve"> which appears in denomin</w:t>
      </w:r>
      <w:r w:rsidR="008D25D5">
        <w:t xml:space="preserve">ators like (11b). In </w:t>
      </w:r>
      <w:r w:rsidR="000A0401" w:rsidRPr="000A0401">
        <w:t>(13), the cluster probability p(</w:t>
      </w:r>
      <w:r w:rsidR="000A0401" w:rsidRPr="000A0401">
        <w:rPr>
          <w:i/>
        </w:rPr>
        <w:t>k</w:t>
      </w:r>
      <w:r w:rsidR="000A0401" w:rsidRPr="000A0401">
        <w:t xml:space="preserve">) is the fraction of points in the </w:t>
      </w:r>
      <w:r w:rsidR="000A0401" w:rsidRPr="00F43378">
        <w:rPr>
          <w:i/>
        </w:rPr>
        <w:t>k</w:t>
      </w:r>
      <w:r w:rsidR="000A0401" w:rsidRPr="000A0401">
        <w:t xml:space="preserve">’th cluster and this implies that in (10), clusters are weighted according to their size which is intuitively attractive. The sponge </w:t>
      </w:r>
      <w:r w:rsidR="000A0401" w:rsidRPr="000A0401">
        <w:rPr>
          <w:i/>
        </w:rPr>
        <w:t>k</w:t>
      </w:r>
      <w:r w:rsidR="000A0401" w:rsidRPr="000A0401">
        <w:t xml:space="preserve">=0 is rather different from the other clusters as it will not be split and will dominate equation (8) in the case of very many individually small clusters </w:t>
      </w:r>
      <w:r w:rsidR="000A0401" w:rsidRPr="000A0401">
        <w:rPr>
          <w:i/>
        </w:rPr>
        <w:t xml:space="preserve">k </w:t>
      </w:r>
      <w:r w:rsidR="000A0401" w:rsidRPr="000A0401">
        <w:t>if we use (13) for it. So we modified (13) with a fixed p(0) that we did not vary at M step.</w:t>
      </w:r>
    </w:p>
    <w:p w:rsidR="000A0401" w:rsidRPr="000A0401" w:rsidRDefault="000A0401" w:rsidP="001D134D">
      <w:r w:rsidRPr="000A0401">
        <w:t xml:space="preserve">As explained in detail in earlier papers </w:t>
      </w:r>
      <w:r w:rsidR="0036676C">
        <w:fldChar w:fldCharType="begin"/>
      </w:r>
      <w:r w:rsidR="00335519">
        <w:instrText xml:space="preserve"> ADDIN EN.CITE &lt;EndNote&gt;&lt;Cite&gt;&lt;Author&gt;Geoffrey Fox&lt;/Author&gt;&lt;Year&gt;2013&lt;/Year&gt;&lt;RecNum&gt;6258&lt;/RecNum&gt;&lt;DisplayText&gt;[15, 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Ken Rose&lt;/Author&gt;&lt;Year&gt;1998&lt;/Year&gt;&lt;RecNum&gt;2697&lt;/RecNum&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36676C">
        <w:fldChar w:fldCharType="separate"/>
      </w:r>
      <w:r w:rsidR="00335519">
        <w:rPr>
          <w:noProof/>
        </w:rPr>
        <w:t>[</w:t>
      </w:r>
      <w:hyperlink w:anchor="_ENREF_15" w:tooltip="Ken Rose, 1998 #2697" w:history="1">
        <w:r w:rsidR="005210F0">
          <w:rPr>
            <w:noProof/>
          </w:rPr>
          <w:t>15</w:t>
        </w:r>
      </w:hyperlink>
      <w:r w:rsidR="00335519">
        <w:rPr>
          <w:noProof/>
        </w:rPr>
        <w:t xml:space="preserve">, </w:t>
      </w:r>
      <w:hyperlink w:anchor="_ENREF_20" w:tooltip="Geoffrey Fox, 2013 #6258" w:history="1">
        <w:r w:rsidR="005210F0">
          <w:rPr>
            <w:noProof/>
          </w:rPr>
          <w:t>20</w:t>
        </w:r>
      </w:hyperlink>
      <w:r w:rsidR="00335519">
        <w:rPr>
          <w:noProof/>
        </w:rPr>
        <w:t>]</w:t>
      </w:r>
      <w:r w:rsidR="0036676C">
        <w:fldChar w:fldCharType="end"/>
      </w:r>
      <w:r w:rsidRPr="000A0401">
        <w:t xml:space="preserve">, the minimized free energy (9) will exhibit instabilities corresponding mathematically to second derivatives that have negative eigenvalues. These are phase transitions in a physics terminology </w:t>
      </w:r>
      <w:r w:rsidR="0036676C">
        <w:fldChar w:fldCharType="begin"/>
      </w:r>
      <w:r w:rsidR="00335519">
        <w:instrText xml:space="preserve"> ADDIN EN.CITE &lt;EndNote&gt;&lt;Cite&gt;&lt;Author&gt;Kenneth Rose&lt;/Author&gt;&lt;Year&gt;1990&lt;/Year&gt;&lt;RecNum&gt;2698&lt;/RecNum&gt;&lt;DisplayText&gt;[14]&lt;/DisplayText&gt;&lt;record&gt;&lt;rec-number&gt;2698&lt;/rec-number&gt;&lt;foreign-keys&gt;&lt;key app="EN" db-id="rfx20pr9t5zxtmee0xn5fwzbxvw0r9vz2tee"&gt;2698&lt;/key&gt;&lt;key app="ENWeb" db-id="S3XF@wrtqgYAACB9Pr4"&gt;4214&lt;/key&gt;&lt;/foreign-keys&gt;&lt;ref-type name="Journal Article"&gt;17&lt;/ref-type&gt;&lt;contributors&gt;&lt;authors&gt;&lt;author&gt;Kenneth Rose,&lt;/author&gt;&lt;author&gt;Eitan Gurewitz,&lt;/author&gt;&lt;author&gt;Geoffrey C Fox,&lt;/author&gt;&lt;/authors&gt;&lt;/contributors&gt;&lt;titles&gt;&lt;title&gt;Statistical mechanics and phase transitions in clustering&lt;/title&gt;&lt;secondary-title&gt;Phys. Rev. Lett.&lt;/secondary-title&gt;&lt;/titles&gt;&lt;periodical&gt;&lt;full-title&gt;Phys. Rev. Lett.&lt;/full-title&gt;&lt;/periodical&gt;&lt;pages&gt;945--948&lt;/pages&gt;&lt;volume&gt;65&lt;/volume&gt;&lt;dates&gt;&lt;year&gt;1990&lt;/year&gt;&lt;pub-dates&gt;&lt;date&gt;Aug&lt;/date&gt;&lt;/pub-dates&gt;&lt;/dates&gt;&lt;publisher&gt;American Physical Society&lt;/publisher&gt;&lt;urls&gt;&lt;/urls&gt;&lt;/record&gt;&lt;/Cite&gt;&lt;/EndNote&gt;</w:instrText>
      </w:r>
      <w:r w:rsidR="0036676C">
        <w:fldChar w:fldCharType="separate"/>
      </w:r>
      <w:r w:rsidR="00335519">
        <w:rPr>
          <w:noProof/>
        </w:rPr>
        <w:t>[</w:t>
      </w:r>
      <w:hyperlink w:anchor="_ENREF_14" w:tooltip="Kenneth Rose, 1990 #2698" w:history="1">
        <w:r w:rsidR="005210F0">
          <w:rPr>
            <w:noProof/>
          </w:rPr>
          <w:t>14</w:t>
        </w:r>
      </w:hyperlink>
      <w:r w:rsidR="00335519">
        <w:rPr>
          <w:noProof/>
        </w:rPr>
        <w:t>]</w:t>
      </w:r>
      <w:r w:rsidR="0036676C">
        <w:fldChar w:fldCharType="end"/>
      </w:r>
      <w:r w:rsidRPr="000A0401">
        <w:t>. One can calculate the second derivatives of F</w:t>
      </w:r>
      <w:r w:rsidR="00411FE1">
        <w:t xml:space="preserve"> straightforwardly</w:t>
      </w:r>
    </w:p>
    <w:p w:rsidR="008011C0" w:rsidRDefault="000A0401" w:rsidP="00CF289C">
      <w:pPr>
        <w:pStyle w:val="NewEquation"/>
        <w:rPr>
          <w:bCs/>
        </w:rPr>
      </w:pPr>
      <w:r w:rsidRPr="000A0401">
        <w:sym w:font="Symbol" w:char="F0B6"/>
      </w:r>
      <w:r w:rsidRPr="000A0401">
        <w:rPr>
          <w:vertAlign w:val="superscript"/>
        </w:rPr>
        <w:t>2</w:t>
      </w:r>
      <w:r w:rsidRPr="000A0401">
        <w:t>F/</w:t>
      </w:r>
      <w:r w:rsidRPr="000A0401">
        <w:sym w:font="Symbol" w:char="F0B6"/>
      </w:r>
      <w:r w:rsidRPr="000A0401">
        <w:t>Y</w:t>
      </w:r>
      <w:r w:rsidRPr="000A0401">
        <w:rPr>
          <w:vertAlign w:val="subscript"/>
        </w:rPr>
        <w:t>i</w:t>
      </w:r>
      <w:r w:rsidRPr="000A0401">
        <w:t>(</w:t>
      </w:r>
      <w:r w:rsidRPr="000A0401">
        <w:rPr>
          <w:i/>
          <w:iCs/>
        </w:rPr>
        <w:sym w:font="Symbol" w:char="F06C"/>
      </w:r>
      <w:r w:rsidRPr="000A0401">
        <w:rPr>
          <w:iCs/>
        </w:rPr>
        <w:t>)</w:t>
      </w:r>
      <w:r w:rsidRPr="000A0401">
        <w:t xml:space="preserve"> </w:t>
      </w:r>
      <w:r w:rsidRPr="000A0401">
        <w:sym w:font="Symbol" w:char="F0B6"/>
      </w:r>
      <w:r w:rsidRPr="000A0401">
        <w:t>Y</w:t>
      </w:r>
      <w:r w:rsidRPr="000A0401">
        <w:rPr>
          <w:vertAlign w:val="subscript"/>
        </w:rPr>
        <w:t>j</w:t>
      </w:r>
      <w:r w:rsidRPr="000A0401">
        <w:t>(</w:t>
      </w:r>
      <w:r w:rsidRPr="000A0401">
        <w:rPr>
          <w:i/>
          <w:iCs/>
        </w:rPr>
        <w:sym w:font="Symbol" w:char="F06D"/>
      </w:r>
      <w:r w:rsidRPr="000A0401">
        <w:t xml:space="preserve">)   =   </w:t>
      </w:r>
      <w:r w:rsidRPr="000A0401">
        <w:sym w:font="Symbol" w:char="F064"/>
      </w:r>
      <w:r w:rsidRPr="000A0401">
        <w:rPr>
          <w:vertAlign w:val="subscript"/>
        </w:rPr>
        <w:t>ij</w:t>
      </w:r>
      <w:r w:rsidRPr="000A0401">
        <w:t xml:space="preserve">  </w:t>
      </w:r>
      <w:r w:rsidRPr="000A0401">
        <w:rPr>
          <w:bCs/>
        </w:rPr>
        <w:sym w:font="Symbol" w:char="F064"/>
      </w:r>
      <w:r w:rsidRPr="000A0401">
        <w:rPr>
          <w:bCs/>
          <w:vertAlign w:val="subscript"/>
        </w:rPr>
        <w:sym w:font="Symbol" w:char="F06D"/>
      </w:r>
      <w:r w:rsidRPr="000A0401">
        <w:rPr>
          <w:bCs/>
          <w:vertAlign w:val="subscript"/>
        </w:rPr>
        <w:sym w:font="Symbol" w:char="F06C"/>
      </w:r>
      <w:r w:rsidRPr="000A0401">
        <w:rPr>
          <w:b/>
          <w:bCs/>
        </w:rPr>
        <w:t xml:space="preserve"> </w:t>
      </w:r>
      <w:r w:rsidRPr="000A0401">
        <w:sym w:font="Symbol" w:char="F0E5"/>
      </w:r>
      <w:r w:rsidRPr="000A0401">
        <w:rPr>
          <w:vertAlign w:val="subscript"/>
        </w:rPr>
        <w:t>x=1</w:t>
      </w:r>
      <w:r w:rsidRPr="000A0401">
        <w:rPr>
          <w:vertAlign w:val="superscript"/>
        </w:rPr>
        <w:t>N</w:t>
      </w:r>
      <w:r w:rsidRPr="000A0401">
        <w:t xml:space="preserve"> &lt; M</w:t>
      </w:r>
      <w:r w:rsidRPr="000A0401">
        <w:rPr>
          <w:i/>
          <w:iCs/>
          <w:vertAlign w:val="subscript"/>
        </w:rPr>
        <w:t>x</w:t>
      </w:r>
      <w:r w:rsidRPr="000A0401">
        <w:t>(</w:t>
      </w:r>
      <w:r w:rsidRPr="000A0401">
        <w:rPr>
          <w:i/>
          <w:iCs/>
        </w:rPr>
        <w:sym w:font="Symbol" w:char="F06C"/>
      </w:r>
      <w:r w:rsidRPr="000A0401">
        <w:t xml:space="preserve">)&gt; / </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00411FE1">
        <w:rPr>
          <w:bCs/>
        </w:rPr>
        <w:tab/>
        <w:t>(14a)</w:t>
      </w:r>
    </w:p>
    <w:p w:rsidR="008011C0" w:rsidRDefault="000A0401" w:rsidP="00CF289C">
      <w:pPr>
        <w:pStyle w:val="NewEquation"/>
        <w:rPr>
          <w:bCs/>
        </w:rPr>
      </w:pPr>
      <w:r w:rsidRPr="000A0401">
        <w:t xml:space="preserve">- </w:t>
      </w:r>
      <w:r w:rsidRPr="000A0401">
        <w:rPr>
          <w:bCs/>
        </w:rPr>
        <w:sym w:font="Symbol" w:char="F064"/>
      </w:r>
      <w:r w:rsidRPr="000A0401">
        <w:rPr>
          <w:bCs/>
          <w:vertAlign w:val="subscript"/>
        </w:rPr>
        <w:sym w:font="Symbol" w:char="F06D"/>
      </w:r>
      <w:r w:rsidRPr="000A0401">
        <w:rPr>
          <w:bCs/>
          <w:vertAlign w:val="subscript"/>
        </w:rPr>
        <w:sym w:font="Symbol" w:char="F06C"/>
      </w:r>
      <w:r w:rsidRPr="000A0401">
        <w:rPr>
          <w:b/>
          <w:bCs/>
        </w:rPr>
        <w:t xml:space="preserve"> </w:t>
      </w:r>
      <w:r w:rsidRPr="000A0401">
        <w:sym w:font="Symbol" w:char="F0E5"/>
      </w:r>
      <w:r w:rsidRPr="000A0401">
        <w:rPr>
          <w:vertAlign w:val="subscript"/>
        </w:rPr>
        <w:t>x=1</w:t>
      </w:r>
      <w:r w:rsidRPr="000A0401">
        <w:rPr>
          <w:vertAlign w:val="superscript"/>
        </w:rPr>
        <w:t>N</w:t>
      </w:r>
      <w:r w:rsidRPr="000A0401">
        <w:t xml:space="preserve"> (Y</w:t>
      </w:r>
      <w:r w:rsidRPr="000A0401">
        <w:rPr>
          <w:vertAlign w:val="subscript"/>
        </w:rPr>
        <w:t>i</w:t>
      </w:r>
      <w:r w:rsidRPr="000A0401">
        <w:t>(</w:t>
      </w:r>
      <w:r w:rsidRPr="000A0401">
        <w:rPr>
          <w:i/>
          <w:iCs/>
        </w:rPr>
        <w:sym w:font="Symbol" w:char="F06C"/>
      </w:r>
      <w:r w:rsidRPr="000A0401">
        <w:t>)) - X</w:t>
      </w:r>
      <w:r w:rsidRPr="000A0401">
        <w:rPr>
          <w:vertAlign w:val="subscript"/>
        </w:rPr>
        <w:t>i</w:t>
      </w:r>
      <w:r w:rsidRPr="000A0401">
        <w:t>(</w:t>
      </w:r>
      <w:r w:rsidRPr="000A0401">
        <w:rPr>
          <w:i/>
          <w:iCs/>
        </w:rPr>
        <w:t>x</w:t>
      </w:r>
      <w:r w:rsidRPr="000A0401">
        <w:t>)) (Y</w:t>
      </w:r>
      <w:r w:rsidRPr="000A0401">
        <w:rPr>
          <w:vertAlign w:val="subscript"/>
        </w:rPr>
        <w:t>j</w:t>
      </w:r>
      <w:r w:rsidRPr="000A0401">
        <w:t>(</w:t>
      </w:r>
      <w:r w:rsidRPr="000A0401">
        <w:rPr>
          <w:i/>
          <w:iCs/>
        </w:rPr>
        <w:sym w:font="Symbol" w:char="F06D"/>
      </w:r>
      <w:r w:rsidRPr="000A0401">
        <w:t>)) – X</w:t>
      </w:r>
      <w:r w:rsidRPr="000A0401">
        <w:rPr>
          <w:vertAlign w:val="subscript"/>
        </w:rPr>
        <w:t>j</w:t>
      </w:r>
      <w:r w:rsidRPr="000A0401">
        <w:t>(</w:t>
      </w:r>
      <w:r w:rsidRPr="000A0401">
        <w:rPr>
          <w:i/>
          <w:iCs/>
        </w:rPr>
        <w:t>x</w:t>
      </w:r>
      <w:r w:rsidRPr="000A0401">
        <w:t>)) &lt; M</w:t>
      </w:r>
      <w:r w:rsidRPr="000A0401">
        <w:rPr>
          <w:i/>
          <w:iCs/>
          <w:vertAlign w:val="subscript"/>
        </w:rPr>
        <w:t>x</w:t>
      </w:r>
      <w:r w:rsidRPr="000A0401">
        <w:t>(</w:t>
      </w:r>
      <w:r w:rsidRPr="000A0401">
        <w:rPr>
          <w:i/>
          <w:iCs/>
        </w:rPr>
        <w:sym w:font="Symbol" w:char="F06C"/>
      </w:r>
      <w:r w:rsidRPr="000A0401">
        <w:t>)&gt;</w:t>
      </w:r>
      <w:r w:rsidR="00411FE1">
        <w:br/>
        <w:t xml:space="preserve">            </w:t>
      </w:r>
      <w:r w:rsidRPr="000A0401">
        <w:t>/ (T</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Pr="000A0401">
        <w:rPr>
          <w:bCs/>
        </w:rPr>
        <w:sym w:font="Symbol" w:char="F073"/>
      </w:r>
      <w:r w:rsidRPr="000A0401">
        <w:rPr>
          <w:bCs/>
          <w:i/>
          <w:vertAlign w:val="subscript"/>
        </w:rPr>
        <w:t>j</w:t>
      </w:r>
      <w:r w:rsidRPr="000A0401">
        <w:rPr>
          <w:bCs/>
          <w:vertAlign w:val="subscript"/>
        </w:rPr>
        <w:t xml:space="preserve"> </w:t>
      </w:r>
      <w:r w:rsidRPr="000A0401">
        <w:rPr>
          <w:bCs/>
        </w:rPr>
        <w:t>(</w:t>
      </w:r>
      <w:r w:rsidRPr="000A0401">
        <w:rPr>
          <w:i/>
          <w:iCs/>
        </w:rPr>
        <w:sym w:font="Symbol" w:char="F06D"/>
      </w:r>
      <w:r w:rsidRPr="000A0401">
        <w:rPr>
          <w:bCs/>
        </w:rPr>
        <w:t>)</w:t>
      </w:r>
      <w:r w:rsidRPr="000A0401">
        <w:rPr>
          <w:bCs/>
          <w:vertAlign w:val="superscript"/>
        </w:rPr>
        <w:t>2</w:t>
      </w:r>
      <w:r w:rsidR="00411FE1">
        <w:rPr>
          <w:bCs/>
        </w:rPr>
        <w:t>)</w:t>
      </w:r>
      <w:r w:rsidR="00411FE1">
        <w:rPr>
          <w:bCs/>
        </w:rPr>
        <w:tab/>
      </w:r>
      <w:r w:rsidR="00411FE1">
        <w:rPr>
          <w:bCs/>
        </w:rPr>
        <w:tab/>
        <w:t>(</w:t>
      </w:r>
      <w:r w:rsidRPr="000A0401">
        <w:rPr>
          <w:bCs/>
        </w:rPr>
        <w:t>14b)</w:t>
      </w:r>
    </w:p>
    <w:p w:rsidR="000A0401" w:rsidRPr="00AD46AE" w:rsidRDefault="000A0401" w:rsidP="00AD46AE">
      <w:pPr>
        <w:pStyle w:val="NewEquation"/>
      </w:pPr>
      <w:r w:rsidRPr="000A0401">
        <w:t xml:space="preserve">+ </w:t>
      </w:r>
      <w:r w:rsidRPr="000A0401">
        <w:sym w:font="Symbol" w:char="F0E5"/>
      </w:r>
      <w:r w:rsidRPr="000A0401">
        <w:rPr>
          <w:vertAlign w:val="subscript"/>
        </w:rPr>
        <w:t>x=1</w:t>
      </w:r>
      <w:r w:rsidRPr="000A0401">
        <w:rPr>
          <w:vertAlign w:val="superscript"/>
        </w:rPr>
        <w:t>N</w:t>
      </w:r>
      <w:r w:rsidRPr="000A0401">
        <w:t xml:space="preserve"> (Y</w:t>
      </w:r>
      <w:r w:rsidRPr="000A0401">
        <w:rPr>
          <w:vertAlign w:val="subscript"/>
        </w:rPr>
        <w:t>i</w:t>
      </w:r>
      <w:r w:rsidRPr="000A0401">
        <w:t>(</w:t>
      </w:r>
      <w:r w:rsidRPr="000A0401">
        <w:rPr>
          <w:i/>
          <w:iCs/>
        </w:rPr>
        <w:sym w:font="Symbol" w:char="F06C"/>
      </w:r>
      <w:r w:rsidRPr="000A0401">
        <w:t>)) - X</w:t>
      </w:r>
      <w:r w:rsidRPr="000A0401">
        <w:rPr>
          <w:vertAlign w:val="subscript"/>
        </w:rPr>
        <w:t>i</w:t>
      </w:r>
      <w:r w:rsidRPr="000A0401">
        <w:t>(</w:t>
      </w:r>
      <w:r w:rsidRPr="000A0401">
        <w:rPr>
          <w:i/>
          <w:iCs/>
        </w:rPr>
        <w:t>x</w:t>
      </w:r>
      <w:r w:rsidRPr="000A0401">
        <w:t>)) (Y</w:t>
      </w:r>
      <w:r w:rsidRPr="000A0401">
        <w:rPr>
          <w:vertAlign w:val="subscript"/>
        </w:rPr>
        <w:t>j</w:t>
      </w:r>
      <w:r w:rsidRPr="000A0401">
        <w:t>(</w:t>
      </w:r>
      <w:r w:rsidRPr="000A0401">
        <w:rPr>
          <w:i/>
          <w:iCs/>
        </w:rPr>
        <w:sym w:font="Symbol" w:char="F06D"/>
      </w:r>
      <w:r w:rsidRPr="000A0401">
        <w:t>)) – X</w:t>
      </w:r>
      <w:r w:rsidRPr="000A0401">
        <w:rPr>
          <w:vertAlign w:val="subscript"/>
        </w:rPr>
        <w:t>j</w:t>
      </w:r>
      <w:r w:rsidRPr="000A0401">
        <w:t>(</w:t>
      </w:r>
      <w:r w:rsidRPr="000A0401">
        <w:rPr>
          <w:i/>
          <w:iCs/>
        </w:rPr>
        <w:t>x</w:t>
      </w:r>
      <w:r w:rsidRPr="000A0401">
        <w:t xml:space="preserve">)) </w:t>
      </w:r>
      <w:r w:rsidR="00AD46AE">
        <w:br/>
        <w:t xml:space="preserve">                   </w:t>
      </w:r>
      <w:r w:rsidRPr="000A0401">
        <w:t>&lt; M</w:t>
      </w:r>
      <w:r w:rsidRPr="000A0401">
        <w:rPr>
          <w:i/>
          <w:iCs/>
          <w:vertAlign w:val="subscript"/>
        </w:rPr>
        <w:t>x</w:t>
      </w:r>
      <w:r w:rsidRPr="000A0401">
        <w:t>(</w:t>
      </w:r>
      <w:r w:rsidRPr="000A0401">
        <w:rPr>
          <w:i/>
          <w:iCs/>
        </w:rPr>
        <w:sym w:font="Symbol" w:char="F06C"/>
      </w:r>
      <w:r w:rsidRPr="000A0401">
        <w:t>)&gt;&lt; M</w:t>
      </w:r>
      <w:r w:rsidRPr="000A0401">
        <w:rPr>
          <w:i/>
          <w:iCs/>
          <w:vertAlign w:val="subscript"/>
        </w:rPr>
        <w:t>x</w:t>
      </w:r>
      <w:r w:rsidRPr="000A0401">
        <w:t>(</w:t>
      </w:r>
      <w:r w:rsidRPr="000A0401">
        <w:rPr>
          <w:i/>
          <w:iCs/>
        </w:rPr>
        <w:sym w:font="Symbol" w:char="F06D"/>
      </w:r>
      <w:r w:rsidRPr="000A0401">
        <w:t>)&gt;</w:t>
      </w:r>
      <w:r w:rsidR="00AD46AE">
        <w:t xml:space="preserve"> </w:t>
      </w:r>
      <w:r w:rsidRPr="000A0401">
        <w:t>/ (T</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Pr="000A0401">
        <w:rPr>
          <w:bCs/>
        </w:rPr>
        <w:sym w:font="Symbol" w:char="F073"/>
      </w:r>
      <w:r w:rsidRPr="000A0401">
        <w:rPr>
          <w:bCs/>
          <w:i/>
          <w:vertAlign w:val="subscript"/>
        </w:rPr>
        <w:t>j</w:t>
      </w:r>
      <w:r w:rsidRPr="000A0401">
        <w:rPr>
          <w:bCs/>
          <w:vertAlign w:val="subscript"/>
        </w:rPr>
        <w:t xml:space="preserve"> </w:t>
      </w:r>
      <w:r w:rsidRPr="000A0401">
        <w:rPr>
          <w:bCs/>
        </w:rPr>
        <w:t>(</w:t>
      </w:r>
      <w:r w:rsidRPr="000A0401">
        <w:rPr>
          <w:i/>
          <w:iCs/>
        </w:rPr>
        <w:sym w:font="Symbol" w:char="F06D"/>
      </w:r>
      <w:r w:rsidRPr="000A0401">
        <w:rPr>
          <w:bCs/>
        </w:rPr>
        <w:t>)</w:t>
      </w:r>
      <w:r w:rsidRPr="000A0401">
        <w:rPr>
          <w:bCs/>
          <w:vertAlign w:val="superscript"/>
        </w:rPr>
        <w:t>2</w:t>
      </w:r>
      <w:r w:rsidR="00411FE1">
        <w:rPr>
          <w:bCs/>
        </w:rPr>
        <w:t>)</w:t>
      </w:r>
      <w:r w:rsidR="00411FE1">
        <w:rPr>
          <w:bCs/>
        </w:rPr>
        <w:tab/>
        <w:t>(</w:t>
      </w:r>
      <w:r w:rsidRPr="000A0401">
        <w:rPr>
          <w:bCs/>
        </w:rPr>
        <w:t>14c)</w:t>
      </w:r>
    </w:p>
    <w:p w:rsidR="00411FE1" w:rsidRDefault="000A0401" w:rsidP="001D134D">
      <w:r w:rsidRPr="00411FE1">
        <w:t>Interestingly the formula is independent of p(</w:t>
      </w:r>
      <w:r w:rsidRPr="00411FE1">
        <w:rPr>
          <w:i/>
        </w:rPr>
        <w:t>k</w:t>
      </w:r>
      <w:r w:rsidRPr="00411FE1">
        <w:t xml:space="preserve">) and sponge term as long as we express in terms of fractional probabilities </w:t>
      </w:r>
      <w:r w:rsidR="00411FE1" w:rsidRPr="00411FE1">
        <w:t>&lt;</w:t>
      </w:r>
      <w:r w:rsidRPr="00411FE1">
        <w:t>M</w:t>
      </w:r>
      <w:r w:rsidRPr="00411FE1">
        <w:rPr>
          <w:i/>
          <w:vertAlign w:val="subscript"/>
        </w:rPr>
        <w:t>x</w:t>
      </w:r>
      <w:r w:rsidRPr="00411FE1">
        <w:t>(</w:t>
      </w:r>
      <w:r w:rsidRPr="00411FE1">
        <w:rPr>
          <w:i/>
        </w:rPr>
        <w:t>k</w:t>
      </w:r>
      <w:r w:rsidRPr="00411FE1">
        <w:t>)&gt;.</w:t>
      </w:r>
      <w:r w:rsidR="00411FE1" w:rsidRPr="00411FE1">
        <w:t xml:space="preserve"> Equation (</w:t>
      </w:r>
      <w:r w:rsidRPr="00411FE1">
        <w:t>14) has</w:t>
      </w:r>
      <w:r w:rsidR="008011C0">
        <w:t xml:space="preserve"> a reasonable </w:t>
      </w:r>
      <w:r w:rsidR="008011C0">
        <w:lastRenderedPageBreak/>
        <w:t>structure with (</w:t>
      </w:r>
      <w:r w:rsidRPr="00411FE1">
        <w:t xml:space="preserve">14b) </w:t>
      </w:r>
      <w:r w:rsidR="0036640B">
        <w:t xml:space="preserve">negative and </w:t>
      </w:r>
      <w:r w:rsidRPr="00411FE1">
        <w:t xml:space="preserve">increasing in importance </w:t>
      </w:r>
      <w:r w:rsidR="008011C0">
        <w:t>as T decreases. One examines (</w:t>
      </w:r>
      <w:r w:rsidRPr="00411FE1">
        <w:t xml:space="preserve">14) for instabilities separately for each cluster </w:t>
      </w:r>
      <w:r w:rsidRPr="00411FE1">
        <w:sym w:font="Symbol" w:char="F06C"/>
      </w:r>
      <w:r w:rsidRPr="00411FE1">
        <w:t xml:space="preserve"> = </w:t>
      </w:r>
      <w:r w:rsidRPr="00411FE1">
        <w:sym w:font="Symbol" w:char="F06D"/>
      </w:r>
      <w:r w:rsidRPr="00411FE1">
        <w:t xml:space="preserve">  running from 1</w:t>
      </w:r>
      <w:r w:rsidR="00411FE1">
        <w:t xml:space="preserve"> to</w:t>
      </w:r>
      <w:r w:rsidRPr="00411FE1">
        <w:t xml:space="preserve"> K. It is easy to see that elongated clusters will h</w:t>
      </w:r>
      <w:r w:rsidR="00411FE1" w:rsidRPr="00411FE1">
        <w:t>ave large values of the term (</w:t>
      </w:r>
      <w:r w:rsidRPr="00411FE1">
        <w:t>14b) and these will naturally split first as T decreases. Note as T decreases the exponent</w:t>
      </w:r>
      <w:r w:rsidR="00411FE1" w:rsidRPr="00411FE1">
        <w:t>ial in terms like (10) and (</w:t>
      </w:r>
      <w:r w:rsidRPr="00411FE1">
        <w:t>11) can lead to arithmetic errors. This was avoided by both testing on exponent and checking for overflow</w:t>
      </w:r>
      <w:r w:rsidRPr="000A0401">
        <w:t>.</w:t>
      </w:r>
    </w:p>
    <w:p w:rsidR="000A0401" w:rsidRPr="000A0401" w:rsidRDefault="000A0401" w:rsidP="001D134D">
      <w:r w:rsidRPr="000A0401">
        <w:t>The equations above are solved by starting with one cluster at large T</w:t>
      </w:r>
      <w:r w:rsidRPr="000A0401">
        <w:rPr>
          <w:vertAlign w:val="subscript"/>
        </w:rPr>
        <w:t xml:space="preserve">∞ </w:t>
      </w:r>
      <w:r w:rsidR="00411FE1">
        <w:t>which is determined from (</w:t>
      </w:r>
      <w:r w:rsidRPr="000A0401">
        <w:t>14) to be so large that it is above the phase transition temperatures. The precise value is not important as the computation runs so fast with one cluster that this stage of the computation takes negligible time. Then the temperature is reduced by a factor f</w:t>
      </w:r>
      <w:r w:rsidRPr="000A0401">
        <w:rPr>
          <w:vertAlign w:val="subscript"/>
        </w:rPr>
        <w:t>annealing</w:t>
      </w:r>
      <w:r w:rsidR="00411FE1">
        <w:t xml:space="preserve"> </w:t>
      </w:r>
      <w:r w:rsidRPr="000A0401">
        <w:t>with the EM steps above converged at each temperature. Splitting is checked at each new temp</w:t>
      </w:r>
      <w:r w:rsidR="00411FE1">
        <w:t>erature for each cluster. If (</w:t>
      </w:r>
      <w:r w:rsidRPr="000A0401">
        <w:t xml:space="preserve">14) is singular for cluster </w:t>
      </w:r>
      <w:r w:rsidRPr="000A0401">
        <w:rPr>
          <w:i/>
          <w:iCs/>
        </w:rPr>
        <w:sym w:font="Symbol" w:char="F06C"/>
      </w:r>
      <w:r w:rsidRPr="000A0401">
        <w:t xml:space="preserve"> then this cluster is split and given a perturbed position determined by direction of the unstable eigenvector of </w:t>
      </w:r>
      <w:r w:rsidRPr="000A0401">
        <w:sym w:font="Symbol" w:char="F0B6"/>
      </w:r>
      <w:r w:rsidRPr="000A0401">
        <w:rPr>
          <w:vertAlign w:val="superscript"/>
        </w:rPr>
        <w:t>2</w:t>
      </w:r>
      <w:r w:rsidRPr="000A0401">
        <w:t>F/</w:t>
      </w:r>
      <w:r w:rsidRPr="000A0401">
        <w:sym w:font="Symbol" w:char="F0B6"/>
      </w:r>
      <w:r w:rsidRPr="000A0401">
        <w:t>Y</w:t>
      </w:r>
      <w:r w:rsidRPr="000A0401">
        <w:rPr>
          <w:vertAlign w:val="subscript"/>
        </w:rPr>
        <w:t>i</w:t>
      </w:r>
      <w:r w:rsidRPr="000A0401">
        <w:t>(</w:t>
      </w:r>
      <w:r w:rsidRPr="000A0401">
        <w:rPr>
          <w:i/>
          <w:iCs/>
        </w:rPr>
        <w:sym w:font="Symbol" w:char="F06C"/>
      </w:r>
      <w:r w:rsidRPr="000A0401">
        <w:rPr>
          <w:iCs/>
        </w:rPr>
        <w:t>)</w:t>
      </w:r>
      <w:r w:rsidRPr="000A0401">
        <w:t xml:space="preserve"> </w:t>
      </w:r>
      <w:r w:rsidRPr="000A0401">
        <w:sym w:font="Symbol" w:char="F0B6"/>
      </w:r>
      <w:r w:rsidRPr="000A0401">
        <w:t>Y</w:t>
      </w:r>
      <w:r w:rsidRPr="000A0401">
        <w:rPr>
          <w:vertAlign w:val="subscript"/>
        </w:rPr>
        <w:t>j</w:t>
      </w:r>
      <w:r w:rsidRPr="000A0401">
        <w:t>(</w:t>
      </w:r>
      <w:r w:rsidRPr="000A0401">
        <w:rPr>
          <w:i/>
          <w:iCs/>
        </w:rPr>
        <w:sym w:font="Symbol" w:char="F06C"/>
      </w:r>
      <w:r w:rsidRPr="000A0401">
        <w:t xml:space="preserve">) and a magnitude determined so that cluster count </w:t>
      </w:r>
      <w:r w:rsidRPr="000A0401">
        <w:sym w:font="Symbol" w:char="F0E5"/>
      </w:r>
      <w:r w:rsidRPr="000A0401">
        <w:rPr>
          <w:vertAlign w:val="subscript"/>
        </w:rPr>
        <w:t>x=1</w:t>
      </w:r>
      <w:r w:rsidRPr="000A0401">
        <w:rPr>
          <w:vertAlign w:val="superscript"/>
        </w:rPr>
        <w:t>N</w:t>
      </w:r>
      <w:r w:rsidRPr="000A0401">
        <w:t xml:space="preserve"> &lt;M</w:t>
      </w:r>
      <w:r w:rsidRPr="000A0401">
        <w:rPr>
          <w:i/>
          <w:vertAlign w:val="subscript"/>
        </w:rPr>
        <w:t>x</w:t>
      </w:r>
      <w:r w:rsidRPr="000A0401">
        <w:t>(</w:t>
      </w:r>
      <w:r w:rsidRPr="000A0401">
        <w:rPr>
          <w:i/>
        </w:rPr>
        <w:t>k</w:t>
      </w:r>
      <w:r w:rsidRPr="000A0401">
        <w:t xml:space="preserve">)&gt; will change by a modest amount (~5%) for each of two child clusters. This process is continued until reasonable termination criteria met. In this problem clusters were not split if their average width was small and if they were small (these cuts were set differently depending on value of cutoff </w:t>
      </w:r>
      <w:r w:rsidRPr="000A0401">
        <w:rPr>
          <w:i/>
        </w:rPr>
        <w:t>c</w:t>
      </w:r>
      <w:r w:rsidRPr="000A0401">
        <w:t xml:space="preserve">). Also clusters were removed if they were too small or if their centers were too close. As seen in </w:t>
      </w:r>
      <w:r w:rsidR="00BD0532">
        <w:t>Fig.</w:t>
      </w:r>
      <w:r w:rsidRPr="000A0401">
        <w:t xml:space="preserve"> 6, this close cluster check was only used at low temperatures i.e. at a distance scale when clusters were resolved. Clusters are considered final when the freezing factor </w:t>
      </w:r>
      <w:r w:rsidRPr="000A0401">
        <w:rPr>
          <w:i/>
        </w:rPr>
        <w:t>FF</w:t>
      </w:r>
      <w:r w:rsidR="00411FE1">
        <w:t xml:space="preserve"> given</w:t>
      </w:r>
      <w:r w:rsidR="00E93D52">
        <w:t xml:space="preserve"> below</w:t>
      </w:r>
      <w:r w:rsidR="00411FE1">
        <w:t xml:space="preserve"> in (</w:t>
      </w:r>
      <w:r w:rsidRPr="000A0401">
        <w:t>15) is small. Note at convergence &lt;M</w:t>
      </w:r>
      <w:r w:rsidRPr="000A0401">
        <w:rPr>
          <w:i/>
          <w:vertAlign w:val="subscript"/>
        </w:rPr>
        <w:t>x</w:t>
      </w:r>
      <w:r w:rsidRPr="000A0401">
        <w:t>(</w:t>
      </w:r>
      <w:r w:rsidRPr="000A0401">
        <w:rPr>
          <w:i/>
        </w:rPr>
        <w:t>k</w:t>
      </w:r>
      <w:r w:rsidRPr="000A0401">
        <w:t>)&gt; are either 1 or zero whereas at any “non-zero” temperature the &lt;M</w:t>
      </w:r>
      <w:r w:rsidRPr="000A0401">
        <w:rPr>
          <w:i/>
          <w:vertAlign w:val="subscript"/>
        </w:rPr>
        <w:t>x</w:t>
      </w:r>
      <w:r w:rsidRPr="000A0401">
        <w:t>(</w:t>
      </w:r>
      <w:r w:rsidRPr="000A0401">
        <w:rPr>
          <w:i/>
        </w:rPr>
        <w:t>k</w:t>
      </w:r>
      <w:r w:rsidRPr="000A0401">
        <w:t xml:space="preserve">)&gt; sum to 1 for each </w:t>
      </w:r>
      <w:r w:rsidRPr="000A0401">
        <w:rPr>
          <w:i/>
        </w:rPr>
        <w:t>k</w:t>
      </w:r>
      <w:r w:rsidRPr="000A0401">
        <w:t xml:space="preserve"> and are interpreted as probabilities that are resolved at low temperature.  All clusterings are finished with a set of annealing iterations where there is no splitting but one just waits that all clusters have </w:t>
      </w:r>
      <w:r w:rsidR="0036640B">
        <w:t xml:space="preserve">“freezing fraction” </w:t>
      </w:r>
      <w:r w:rsidRPr="000A0401">
        <w:rPr>
          <w:i/>
        </w:rPr>
        <w:t>FF</w:t>
      </w:r>
      <w:r w:rsidRPr="000A0401">
        <w:t xml:space="preserve"> &lt; 0.002 (most are much smaller than this). The final temperature for this is around T ~ 0.01.</w:t>
      </w:r>
    </w:p>
    <w:p w:rsidR="008011C0" w:rsidRDefault="00411FE1" w:rsidP="00CF289C">
      <w:pPr>
        <w:pStyle w:val="NewEquation"/>
      </w:pPr>
      <w:r>
        <w:rPr>
          <w:i/>
        </w:rPr>
        <w:tab/>
      </w:r>
      <w:r w:rsidR="000A0401" w:rsidRPr="000A0401">
        <w:rPr>
          <w:i/>
        </w:rPr>
        <w:t>FF</w:t>
      </w:r>
      <w:r w:rsidR="000A0401" w:rsidRPr="000A0401">
        <w:t>(</w:t>
      </w:r>
      <w:r w:rsidR="000A0401" w:rsidRPr="000A0401">
        <w:rPr>
          <w:i/>
        </w:rPr>
        <w:t>k</w:t>
      </w:r>
      <w:r w:rsidR="000A0401" w:rsidRPr="000A0401">
        <w:t xml:space="preserve">) = </w:t>
      </w:r>
      <w:r w:rsidR="000A0401" w:rsidRPr="000A0401">
        <w:sym w:font="Symbol" w:char="F0E5"/>
      </w:r>
      <w:r w:rsidR="000A0401" w:rsidRPr="000A0401">
        <w:rPr>
          <w:vertAlign w:val="subscript"/>
        </w:rPr>
        <w:t>x=1</w:t>
      </w:r>
      <w:r w:rsidR="000A0401" w:rsidRPr="000A0401">
        <w:rPr>
          <w:vertAlign w:val="superscript"/>
        </w:rPr>
        <w:t>N</w:t>
      </w:r>
      <w:r w:rsidR="000A0401" w:rsidRPr="000A0401">
        <w:t xml:space="preserve"> &lt;M</w:t>
      </w:r>
      <w:r w:rsidR="000A0401" w:rsidRPr="000A0401">
        <w:rPr>
          <w:i/>
          <w:vertAlign w:val="subscript"/>
        </w:rPr>
        <w:t>x</w:t>
      </w:r>
      <w:r w:rsidR="000A0401" w:rsidRPr="000A0401">
        <w:t>(</w:t>
      </w:r>
      <w:r w:rsidR="000A0401" w:rsidRPr="000A0401">
        <w:rPr>
          <w:i/>
        </w:rPr>
        <w:t>k</w:t>
      </w:r>
      <w:r w:rsidR="000A0401" w:rsidRPr="000A0401">
        <w:t>)&gt; ( 1 - &lt;M</w:t>
      </w:r>
      <w:r w:rsidR="000A0401" w:rsidRPr="000A0401">
        <w:rPr>
          <w:i/>
          <w:vertAlign w:val="subscript"/>
        </w:rPr>
        <w:t>x</w:t>
      </w:r>
      <w:r w:rsidR="000A0401" w:rsidRPr="000A0401">
        <w:t>(</w:t>
      </w:r>
      <w:r w:rsidR="000A0401" w:rsidRPr="000A0401">
        <w:rPr>
          <w:i/>
        </w:rPr>
        <w:t>k</w:t>
      </w:r>
      <w:r w:rsidR="000A0401" w:rsidRPr="000A0401">
        <w:t>)&gt; ) / N</w:t>
      </w:r>
      <w:r>
        <w:tab/>
        <w:t>(15)</w:t>
      </w:r>
    </w:p>
    <w:p w:rsidR="000A0401" w:rsidRPr="00411FE1" w:rsidRDefault="000A0401" w:rsidP="00CF289C">
      <w:r w:rsidRPr="00CF289C">
        <w:t xml:space="preserve">The scale represented by sponge cutoff c is much smaller than initial temperature T∞ and so we started the clustering with no sponge factor and then introduce it a lower temperature and in fact anneal it to reach its final value at low temperature. In example given later in </w:t>
      </w:r>
      <w:r w:rsidR="00807351">
        <w:t>Fig.</w:t>
      </w:r>
      <w:r w:rsidRPr="00CF289C">
        <w:t xml:space="preserve"> 6, the desired sponge cutoff of 2 was reached at T = 2 after being introduced as a cutoff of</w:t>
      </w:r>
      <w:r w:rsidRPr="000A0401">
        <w:t xml:space="preserve"> 45 at T = 30. </w:t>
      </w:r>
    </w:p>
    <w:p w:rsidR="000A0401" w:rsidRPr="000A0401" w:rsidRDefault="000A0401" w:rsidP="00411FE1">
      <w:pPr>
        <w:rPr>
          <w:lang w:eastAsia="ja-JP"/>
        </w:rPr>
      </w:pPr>
      <w:r w:rsidRPr="000A0401">
        <w:rPr>
          <w:lang w:eastAsia="ja-JP"/>
        </w:rPr>
        <w:t xml:space="preserve">In the LC-MS problem, the variance in </w:t>
      </w:r>
      <w:r w:rsidR="00F2683B">
        <w:rPr>
          <w:lang w:eastAsia="ja-JP"/>
        </w:rPr>
        <w:t>m/Z</w:t>
      </w:r>
      <w:r w:rsidRPr="000A0401">
        <w:rPr>
          <w:lang w:eastAsia="ja-JP"/>
        </w:rPr>
        <w:t xml:space="preserve"> is much smaller than that of RT and if used directly would lead to anomalies as formalism designed for circular clusters. So we adjusted above formalism to make the variance in </w:t>
      </w:r>
      <w:r w:rsidR="00F2683B">
        <w:rPr>
          <w:lang w:eastAsia="ja-JP"/>
        </w:rPr>
        <w:t>m/Z</w:t>
      </w:r>
      <w:r w:rsidRPr="000A0401">
        <w:rPr>
          <w:lang w:eastAsia="ja-JP"/>
        </w:rPr>
        <w:t xml:space="preserve"> anneal from a large value at T</w:t>
      </w:r>
      <w:r w:rsidRPr="000A0401">
        <w:rPr>
          <w:vertAlign w:val="subscript"/>
          <w:lang w:eastAsia="ja-JP"/>
        </w:rPr>
        <w:t xml:space="preserve">∞ </w:t>
      </w:r>
      <w:r w:rsidRPr="000A0401">
        <w:rPr>
          <w:lang w:eastAsia="ja-JP"/>
        </w:rPr>
        <w:t>to the desired value at T = 12. Note that for LC-MS the variances are the “real values” and so temperature has a natural scale with T=1 as natural “tipping point”.</w:t>
      </w:r>
    </w:p>
    <w:p w:rsidR="000A0401" w:rsidRPr="000A0401" w:rsidRDefault="000A0401" w:rsidP="00411FE1">
      <w:pPr>
        <w:rPr>
          <w:lang w:eastAsia="ja-JP"/>
        </w:rPr>
      </w:pPr>
      <w:r w:rsidRPr="000A0401">
        <w:rPr>
          <w:lang w:eastAsia="ja-JP"/>
        </w:rPr>
        <w:t>The most straightforward parallelism is that of p</w:t>
      </w:r>
      <w:r w:rsidR="0036640B">
        <w:rPr>
          <w:lang w:eastAsia="ja-JP"/>
        </w:rPr>
        <w:t>eak</w:t>
      </w:r>
      <w:r w:rsidRPr="000A0401">
        <w:rPr>
          <w:lang w:eastAsia="ja-JP"/>
        </w:rPr>
        <w:t xml:space="preserve">s and is implemented </w:t>
      </w:r>
      <w:r w:rsidR="0036676C">
        <w:rPr>
          <w:lang w:eastAsia="ja-JP"/>
        </w:rPr>
        <w:fldChar w:fldCharType="begin">
          <w:fldData xml:space="preserve">PEVuZE5vdGU+PENpdGU+PEF1dGhvcj5HZW9mZnJleSBGb3g8L0F1dGhvcj48WWVhcj4yMDEzPC9Z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</w:fldData>
        </w:fldChar>
      </w:r>
      <w:r w:rsidR="00335519">
        <w:rPr>
          <w:lang w:eastAsia="ja-JP"/>
        </w:rPr>
        <w:instrText xml:space="preserve"> ADDIN EN.CITE </w:instrText>
      </w:r>
      <w:r w:rsidR="00335519">
        <w:rPr>
          <w:lang w:eastAsia="ja-JP"/>
        </w:rPr>
        <w:fldChar w:fldCharType="begin">
          <w:fldData xml:space="preserve">PEVuZE5vdGU+PENpdGU+PEF1dGhvcj5HZW9mZnJleSBGb3g8L0F1dGhvcj48WWVhcj4yMDEzPC9Z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</w:fldData>
        </w:fldChar>
      </w:r>
      <w:r w:rsidR="00335519">
        <w:rPr>
          <w:lang w:eastAsia="ja-JP"/>
        </w:rPr>
        <w:instrText xml:space="preserve"> ADDIN EN.CITE.DATA </w:instrText>
      </w:r>
      <w:r w:rsidR="00335519">
        <w:rPr>
          <w:lang w:eastAsia="ja-JP"/>
        </w:rPr>
      </w:r>
      <w:r w:rsidR="00335519">
        <w:rPr>
          <w:lang w:eastAsia="ja-JP"/>
        </w:rPr>
        <w:fldChar w:fldCharType="end"/>
      </w:r>
      <w:r w:rsidR="0036676C">
        <w:rPr>
          <w:lang w:eastAsia="ja-JP"/>
        </w:rPr>
      </w:r>
      <w:r w:rsidR="0036676C">
        <w:rPr>
          <w:lang w:eastAsia="ja-JP"/>
        </w:rPr>
        <w:fldChar w:fldCharType="separate"/>
      </w:r>
      <w:r w:rsidR="00335519">
        <w:rPr>
          <w:noProof/>
          <w:lang w:eastAsia="ja-JP"/>
        </w:rPr>
        <w:t>[</w:t>
      </w:r>
      <w:hyperlink w:anchor="_ENREF_20" w:tooltip="Geoffrey Fox, 2013 #6258" w:history="1">
        <w:r w:rsidR="005210F0">
          <w:rPr>
            <w:noProof/>
            <w:lang w:eastAsia="ja-JP"/>
          </w:rPr>
          <w:t>20</w:t>
        </w:r>
      </w:hyperlink>
      <w:r w:rsidR="00335519">
        <w:rPr>
          <w:noProof/>
          <w:lang w:eastAsia="ja-JP"/>
        </w:rPr>
        <w:t xml:space="preserve">, </w:t>
      </w:r>
      <w:hyperlink w:anchor="_ENREF_25" w:tooltip="YANG, 2003 #6269" w:history="1">
        <w:r w:rsidR="005210F0">
          <w:rPr>
            <w:noProof/>
            <w:lang w:eastAsia="ja-JP"/>
          </w:rPr>
          <w:t>25</w:t>
        </w:r>
      </w:hyperlink>
      <w:r w:rsidR="00335519">
        <w:rPr>
          <w:noProof/>
          <w:lang w:eastAsia="ja-JP"/>
        </w:rPr>
        <w:t xml:space="preserve">, </w:t>
      </w:r>
      <w:hyperlink w:anchor="_ENREF_26" w:tooltip="Kim, 2009 #6268" w:history="1">
        <w:r w:rsidR="005210F0">
          <w:rPr>
            <w:noProof/>
            <w:lang w:eastAsia="ja-JP"/>
          </w:rPr>
          <w:t>26</w:t>
        </w:r>
      </w:hyperlink>
      <w:r w:rsidR="00335519">
        <w:rPr>
          <w:noProof/>
          <w:lang w:eastAsia="ja-JP"/>
        </w:rPr>
        <w:t>]</w:t>
      </w:r>
      <w:r w:rsidR="0036676C">
        <w:rPr>
          <w:lang w:eastAsia="ja-JP"/>
        </w:rPr>
        <w:fldChar w:fldCharType="end"/>
      </w:r>
      <w:r w:rsidRPr="000A0401">
        <w:rPr>
          <w:lang w:eastAsia="ja-JP"/>
        </w:rPr>
        <w:t xml:space="preserve"> by uniformly dividing the p</w:t>
      </w:r>
      <w:r w:rsidR="0036640B">
        <w:rPr>
          <w:lang w:eastAsia="ja-JP"/>
        </w:rPr>
        <w:t>eak</w:t>
      </w:r>
      <w:r w:rsidRPr="000A0401">
        <w:rPr>
          <w:lang w:eastAsia="ja-JP"/>
        </w:rPr>
        <w:t xml:space="preserve">s </w:t>
      </w:r>
      <w:r w:rsidRPr="000A0401">
        <w:rPr>
          <w:lang w:eastAsia="ja-JP"/>
        </w:rPr>
        <w:lastRenderedPageBreak/>
        <w:t xml:space="preserve">between compute units (processes or threads) when the equations above consist of parallel arithmetic and global reductions that can be implemented by either MPI or iterative MapReduce </w:t>
      </w:r>
      <w:r w:rsidR="0036676C">
        <w:rPr>
          <w:lang w:eastAsia="ja-JP"/>
        </w:rPr>
        <w:fldChar w:fldCharType="begin">
          <w:fldData xml:space="preserve">PEVuZE5vdGU+PENpdGU+PEF1dGhvcj5ZYW5nIFJ1YW48L0F1dGhvcj48WWVhcj4yMDEyPC9ZZWFy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</w:fldData>
        </w:fldChar>
      </w:r>
      <w:r w:rsidR="005210F0">
        <w:rPr>
          <w:lang w:eastAsia="ja-JP"/>
        </w:rPr>
        <w:instrText xml:space="preserve"> ADDIN EN.CITE </w:instrText>
      </w:r>
      <w:r w:rsidR="005210F0">
        <w:rPr>
          <w:lang w:eastAsia="ja-JP"/>
        </w:rPr>
        <w:fldChar w:fldCharType="begin">
          <w:fldData xml:space="preserve">PEVuZE5vdGU+PENpdGU+PEF1dGhvcj5ZYW5nIFJ1YW48L0F1dGhvcj48WWVhcj4yMDEyPC9ZZWFy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</w:fldData>
        </w:fldChar>
      </w:r>
      <w:r w:rsidR="005210F0">
        <w:rPr>
          <w:lang w:eastAsia="ja-JP"/>
        </w:rPr>
        <w:instrText xml:space="preserve"> ADDIN EN.CITE.DATA </w:instrText>
      </w:r>
      <w:r w:rsidR="005210F0">
        <w:rPr>
          <w:lang w:eastAsia="ja-JP"/>
        </w:rPr>
      </w:r>
      <w:r w:rsidR="005210F0">
        <w:rPr>
          <w:lang w:eastAsia="ja-JP"/>
        </w:rPr>
        <w:fldChar w:fldCharType="end"/>
      </w:r>
      <w:r w:rsidR="0036676C">
        <w:rPr>
          <w:lang w:eastAsia="ja-JP"/>
        </w:rPr>
      </w:r>
      <w:r w:rsidR="0036676C">
        <w:rPr>
          <w:lang w:eastAsia="ja-JP"/>
        </w:rPr>
        <w:fldChar w:fldCharType="separate"/>
      </w:r>
      <w:r w:rsidR="00335519">
        <w:rPr>
          <w:noProof/>
          <w:lang w:eastAsia="ja-JP"/>
        </w:rPr>
        <w:t>[</w:t>
      </w:r>
      <w:hyperlink w:anchor="_ENREF_17" w:tooltip="Yang Ruan, 2012 #4681" w:history="1">
        <w:r w:rsidR="005210F0">
          <w:rPr>
            <w:noProof/>
            <w:lang w:eastAsia="ja-JP"/>
          </w:rPr>
          <w:t>17</w:t>
        </w:r>
      </w:hyperlink>
      <w:r w:rsidR="00335519">
        <w:rPr>
          <w:noProof/>
          <w:lang w:eastAsia="ja-JP"/>
        </w:rPr>
        <w:t xml:space="preserve">, </w:t>
      </w:r>
      <w:hyperlink w:anchor="_ENREF_32" w:tooltip="J.Ekanayake, 2010 #2635" w:history="1">
        <w:r w:rsidR="005210F0">
          <w:rPr>
            <w:noProof/>
            <w:lang w:eastAsia="ja-JP"/>
          </w:rPr>
          <w:t>32</w:t>
        </w:r>
      </w:hyperlink>
      <w:r w:rsidR="00335519">
        <w:rPr>
          <w:noProof/>
          <w:lang w:eastAsia="ja-JP"/>
        </w:rPr>
        <w:t xml:space="preserve">, </w:t>
      </w:r>
      <w:hyperlink w:anchor="_ENREF_33" w:tooltip="Thilina Gunarathne, 2013 #4583" w:history="1">
        <w:r w:rsidR="005210F0">
          <w:rPr>
            <w:noProof/>
            <w:lang w:eastAsia="ja-JP"/>
          </w:rPr>
          <w:t>33</w:t>
        </w:r>
      </w:hyperlink>
      <w:r w:rsidR="00335519">
        <w:rPr>
          <w:noProof/>
          <w:lang w:eastAsia="ja-JP"/>
        </w:rPr>
        <w:t>]</w:t>
      </w:r>
      <w:r w:rsidR="0036676C">
        <w:rPr>
          <w:lang w:eastAsia="ja-JP"/>
        </w:rPr>
        <w:fldChar w:fldCharType="end"/>
      </w:r>
      <w:r w:rsidRPr="000A0401">
        <w:rPr>
          <w:lang w:eastAsia="ja-JP"/>
        </w:rPr>
        <w:t>. This approach works well for initial values of temperature up to around 512 clusters. However as temperatures decrease the &lt;M</w:t>
      </w:r>
      <w:r w:rsidRPr="000A0401">
        <w:rPr>
          <w:i/>
          <w:vertAlign w:val="subscript"/>
          <w:lang w:eastAsia="ja-JP"/>
        </w:rPr>
        <w:t>x</w:t>
      </w:r>
      <w:r w:rsidRPr="000A0401">
        <w:rPr>
          <w:lang w:eastAsia="ja-JP"/>
        </w:rPr>
        <w:t>(</w:t>
      </w:r>
      <w:r w:rsidRPr="000A0401">
        <w:rPr>
          <w:i/>
          <w:lang w:eastAsia="ja-JP"/>
        </w:rPr>
        <w:t>k</w:t>
      </w:r>
      <w:r w:rsidRPr="000A0401">
        <w:rPr>
          <w:lang w:eastAsia="ja-JP"/>
        </w:rPr>
        <w:t xml:space="preserve">)&gt; </w:t>
      </w:r>
      <w:r>
        <w:t xml:space="preserve">change character and each point becomes associated with a few clusters (an average of 8 out of ~25000 in example below). Thus calculating terms like </w:t>
      </w:r>
      <w:r w:rsidRPr="000A0401">
        <w:rPr>
          <w:lang w:eastAsia="ja-JP"/>
        </w:rPr>
        <w:sym w:font="Symbol" w:char="F0E5"/>
      </w:r>
      <w:r w:rsidRPr="000A0401">
        <w:rPr>
          <w:vertAlign w:val="subscript"/>
          <w:lang w:eastAsia="ja-JP"/>
        </w:rPr>
        <w:t>x=1</w:t>
      </w:r>
      <w:r w:rsidRPr="000A0401">
        <w:rPr>
          <w:vertAlign w:val="superscript"/>
          <w:lang w:eastAsia="ja-JP"/>
        </w:rPr>
        <w:t>N</w:t>
      </w:r>
      <w:r w:rsidRPr="000A0401">
        <w:rPr>
          <w:lang w:eastAsia="ja-JP"/>
        </w:rPr>
        <w:t xml:space="preserve"> &lt;M</w:t>
      </w:r>
      <w:r w:rsidRPr="000A0401">
        <w:rPr>
          <w:i/>
          <w:vertAlign w:val="subscript"/>
          <w:lang w:eastAsia="ja-JP"/>
        </w:rPr>
        <w:t>x</w:t>
      </w:r>
      <w:r w:rsidRPr="000A0401">
        <w:rPr>
          <w:lang w:eastAsia="ja-JP"/>
        </w:rPr>
        <w:t>(</w:t>
      </w:r>
      <w:r w:rsidRPr="000A0401">
        <w:rPr>
          <w:i/>
          <w:lang w:eastAsia="ja-JP"/>
        </w:rPr>
        <w:t>k</w:t>
      </w:r>
      <w:r w:rsidRPr="000A0401">
        <w:rPr>
          <w:lang w:eastAsia="ja-JP"/>
        </w:rPr>
        <w:t>)&gt; as a sum over all clusters becomes inefficient and an unnecessary memory use. Rather one uses a data structure that only keeps the &lt;M</w:t>
      </w:r>
      <w:r w:rsidRPr="000A0401">
        <w:rPr>
          <w:i/>
          <w:vertAlign w:val="subscript"/>
          <w:lang w:eastAsia="ja-JP"/>
        </w:rPr>
        <w:t>x</w:t>
      </w:r>
      <w:r w:rsidRPr="000A0401">
        <w:rPr>
          <w:lang w:eastAsia="ja-JP"/>
        </w:rPr>
        <w:t>(</w:t>
      </w:r>
      <w:r w:rsidRPr="000A0401">
        <w:rPr>
          <w:i/>
          <w:lang w:eastAsia="ja-JP"/>
        </w:rPr>
        <w:t>k</w:t>
      </w:r>
      <w:r w:rsidRPr="000A0401">
        <w:rPr>
          <w:lang w:eastAsia="ja-JP"/>
        </w:rPr>
        <w:t xml:space="preserve">)&gt; for clusters whose centers are near each point. Further one can exploit parallelism over clusters and both calculate and split clusters separately for the above equations in different regions. This leads to a familiar “local geometric” structure with points divided so nearby points are in the same process and local communications are used for point/clusters which are near the boundary between geometric domains. In LC-MS case, this geometric structure was implemented in one dimension with </w:t>
      </w:r>
      <w:r w:rsidR="00F2683B">
        <w:rPr>
          <w:lang w:eastAsia="ja-JP"/>
        </w:rPr>
        <w:t>m/Z</w:t>
      </w:r>
      <w:r w:rsidRPr="000A0401">
        <w:rPr>
          <w:lang w:eastAsia="ja-JP"/>
        </w:rPr>
        <w:t xml:space="preserve"> splits. One finds a difficulty as a given decomposition may not be best for both point and cluster parallelism; this is well known for example in particle in the cell computations in scientific simulations. In our current results we implement the cluster parallelism for the MPI processes but not the thread parallelism. We kept the decomposition with equal number of points in each process; this led to about a factor of two load imbalance in number of clusters. We can improve this but current approach gives satisfactory performance for current LC-MS problems.</w:t>
      </w:r>
    </w:p>
    <w:p w:rsidR="000A0401" w:rsidRDefault="000A0401" w:rsidP="00E93D52">
      <w:r w:rsidRPr="000A0401">
        <w:rPr>
          <w:lang w:eastAsia="ja-JP"/>
        </w:rPr>
        <w:t>In the LC-MS problem, we repeated the steps above 2 or 3 times to get presented results. After first step, we took the peaks assigned to “sponge cluster” (</w:t>
      </w:r>
      <w:r w:rsidRPr="000A0401">
        <w:rPr>
          <w:i/>
          <w:lang w:eastAsia="ja-JP"/>
        </w:rPr>
        <w:t>k</w:t>
      </w:r>
      <w:r w:rsidRPr="000A0401">
        <w:rPr>
          <w:lang w:eastAsia="ja-JP"/>
        </w:rPr>
        <w:t xml:space="preserve"> =0) and identified clusters in it that had been incorrectly split in first step. The new clusters were merged with those from first step by annealing the c</w:t>
      </w:r>
      <w:r w:rsidR="00AD46AE">
        <w:rPr>
          <w:lang w:eastAsia="ja-JP"/>
        </w:rPr>
        <w:t xml:space="preserve">ombined sample starting not at </w:t>
      </w:r>
      <w:r w:rsidRPr="000A0401">
        <w:rPr>
          <w:lang w:eastAsia="ja-JP"/>
        </w:rPr>
        <w:t>T</w:t>
      </w:r>
      <w:r w:rsidRPr="000A0401">
        <w:rPr>
          <w:vertAlign w:val="subscript"/>
          <w:lang w:eastAsia="ja-JP"/>
        </w:rPr>
        <w:t xml:space="preserve">∞  </w:t>
      </w:r>
      <w:r w:rsidRPr="000A0401">
        <w:rPr>
          <w:lang w:eastAsia="ja-JP"/>
        </w:rPr>
        <w:t xml:space="preserve">but rather a low temperature T ~ 0.2. This was done at most </w:t>
      </w:r>
      <w:r w:rsidR="00AD46AE">
        <w:rPr>
          <w:lang w:eastAsia="ja-JP"/>
        </w:rPr>
        <w:t>twice</w:t>
      </w:r>
      <w:r w:rsidRPr="000A0401">
        <w:rPr>
          <w:lang w:eastAsia="ja-JP"/>
        </w:rPr>
        <w:t xml:space="preserve"> in results presented here.</w:t>
      </w:r>
    </w:p>
    <w:p w:rsidR="00B802FF" w:rsidRDefault="00A53F2F" w:rsidP="00B802FF">
      <w:pPr>
        <w:pStyle w:val="Heading1"/>
        <w:tabs>
          <w:tab w:val="clear" w:pos="216"/>
          <w:tab w:val="clear" w:pos="576"/>
          <w:tab w:val="clear" w:pos="2520"/>
          <w:tab w:val="clear" w:pos="5040"/>
          <w:tab w:val="clear" w:pos="7560"/>
          <w:tab w:val="clear" w:pos="10224"/>
        </w:tabs>
        <w:spacing w:before="240" w:after="0" w:line="240" w:lineRule="exact"/>
        <w:ind w:left="432" w:hanging="432"/>
        <w:contextualSpacing/>
        <w:jc w:val="left"/>
      </w:pPr>
      <w:r>
        <w:t>Technical Evaluation of DAVS Algorithm</w:t>
      </w:r>
    </w:p>
    <w:p w:rsidR="00B802FF" w:rsidRDefault="00B802FF" w:rsidP="00B802FF">
      <w:pPr>
        <w:pStyle w:val="Heading2"/>
        <w:tabs>
          <w:tab w:val="clear" w:pos="360"/>
          <w:tab w:val="clear" w:pos="2520"/>
          <w:tab w:val="clear" w:pos="5040"/>
          <w:tab w:val="clear" w:pos="7560"/>
          <w:tab w:val="clear" w:pos="10224"/>
        </w:tabs>
        <w:spacing w:before="200" w:after="0" w:line="240" w:lineRule="exact"/>
        <w:ind w:left="576" w:hanging="576"/>
        <w:contextualSpacing/>
      </w:pPr>
      <w:r>
        <w:t>Clustering Methods</w:t>
      </w:r>
    </w:p>
    <w:p w:rsidR="000A121C" w:rsidRDefault="000A121C" w:rsidP="000A121C">
      <w:pPr>
        <w:ind w:firstLine="0"/>
      </w:pPr>
      <w:r w:rsidRPr="002753AC">
        <w:t>This evaluation section includes several clustering methods.</w:t>
      </w:r>
      <w:r>
        <w:rPr>
          <w:b/>
        </w:rPr>
        <w:t xml:space="preserve"> </w:t>
      </w:r>
      <w:r w:rsidRPr="002753AC">
        <w:t>There are</w:t>
      </w:r>
      <w:r>
        <w:rPr>
          <w:b/>
        </w:rPr>
        <w:t xml:space="preserve"> </w:t>
      </w:r>
      <w:r w:rsidRPr="000F196F">
        <w:rPr>
          <w:b/>
        </w:rPr>
        <w:t>DAVS(c)</w:t>
      </w:r>
      <w:r>
        <w:t xml:space="preserve"> which are the parallel multi-cluster deterministic annealing introduced in this paper with cutoff c so that all clusters are trimmed with all peaks satisfying </w:t>
      </w:r>
      <w:r>
        <w:sym w:font="Symbol" w:char="F044"/>
      </w:r>
      <w:r w:rsidRPr="00537DB0">
        <w:rPr>
          <w:vertAlign w:val="subscript"/>
        </w:rPr>
        <w:t>2D</w:t>
      </w:r>
      <w:r>
        <w:t>(</w:t>
      </w:r>
      <w:r w:rsidRPr="00537DB0">
        <w:rPr>
          <w:i/>
        </w:rPr>
        <w:t>x</w:t>
      </w:r>
      <w:r>
        <w:t>) ≤ c</w:t>
      </w:r>
      <w:r w:rsidR="00517CA0" w:rsidRPr="00517CA0">
        <w:rPr>
          <w:vertAlign w:val="superscript"/>
        </w:rPr>
        <w:t>2</w:t>
      </w:r>
      <w:r>
        <w:t xml:space="preserve"> where</w:t>
      </w:r>
    </w:p>
    <w:p w:rsidR="000A121C" w:rsidRDefault="000A121C" w:rsidP="000A121C">
      <w:pPr>
        <w:pStyle w:val="NewEquation"/>
        <w:rPr>
          <w:vertAlign w:val="superscript"/>
        </w:rPr>
      </w:pPr>
      <w:r>
        <w:sym w:font="Symbol" w:char="F044"/>
      </w:r>
      <w:r w:rsidRPr="00537DB0">
        <w:rPr>
          <w:vertAlign w:val="subscript"/>
        </w:rPr>
        <w:t>2D</w:t>
      </w:r>
      <w:r>
        <w:t>(</w:t>
      </w:r>
      <w:r w:rsidRPr="00537DB0">
        <w:rPr>
          <w:i/>
        </w:rPr>
        <w:t>x</w:t>
      </w:r>
      <w:r>
        <w:t>) = ((</w:t>
      </w:r>
      <w:r w:rsidR="00F2683B">
        <w:t>m/Z</w:t>
      </w:r>
      <w:r>
        <w:t>|</w:t>
      </w:r>
      <w:r w:rsidRPr="00537DB0">
        <w:rPr>
          <w:vertAlign w:val="subscript"/>
        </w:rPr>
        <w:t>cluster center</w:t>
      </w:r>
      <w:r>
        <w:t xml:space="preserve"> – </w:t>
      </w:r>
      <w:r w:rsidR="00F2683B">
        <w:t>m/Z</w:t>
      </w:r>
      <w:r>
        <w:t>|</w:t>
      </w:r>
      <w:r w:rsidRPr="00537DB0">
        <w:rPr>
          <w:i/>
          <w:vertAlign w:val="subscript"/>
        </w:rPr>
        <w:t>x</w:t>
      </w:r>
      <w:r>
        <w:t xml:space="preserve"> )/</w:t>
      </w:r>
      <w:r w:rsidRPr="00537DB0">
        <w:t xml:space="preserve"> </w:t>
      </w:r>
      <w:r>
        <w:sym w:font="Symbol" w:char="F064"/>
      </w:r>
      <w:r>
        <w:t>(</w:t>
      </w:r>
      <w:r w:rsidR="00F2683B">
        <w:t>m/Z</w:t>
      </w:r>
      <w:r>
        <w:t>))</w:t>
      </w:r>
      <w:r w:rsidRPr="00537DB0">
        <w:rPr>
          <w:vertAlign w:val="superscript"/>
        </w:rPr>
        <w:t>2</w:t>
      </w:r>
    </w:p>
    <w:p w:rsidR="000A121C" w:rsidRPr="002753AC" w:rsidRDefault="000A121C" w:rsidP="000A121C">
      <w:pPr>
        <w:pStyle w:val="NewEquation"/>
      </w:pPr>
      <w:r>
        <w:t xml:space="preserve"> + ((RT|</w:t>
      </w:r>
      <w:r w:rsidRPr="00537DB0">
        <w:rPr>
          <w:vertAlign w:val="subscript"/>
        </w:rPr>
        <w:t>cluster center</w:t>
      </w:r>
      <w:r>
        <w:t xml:space="preserve"> – RT|</w:t>
      </w:r>
      <w:r w:rsidRPr="00537DB0">
        <w:rPr>
          <w:i/>
          <w:vertAlign w:val="subscript"/>
        </w:rPr>
        <w:t>x</w:t>
      </w:r>
      <w:r>
        <w:t xml:space="preserve"> )/</w:t>
      </w:r>
      <w:r w:rsidRPr="00537DB0">
        <w:t xml:space="preserve"> </w:t>
      </w:r>
      <w:r>
        <w:sym w:font="Symbol" w:char="F064"/>
      </w:r>
      <w:r>
        <w:t>(RT))</w:t>
      </w:r>
      <w:r w:rsidRPr="00537DB0">
        <w:rPr>
          <w:vertAlign w:val="superscript"/>
        </w:rPr>
        <w:t>2</w:t>
      </w:r>
      <w:r>
        <w:tab/>
        <w:t>(16)</w:t>
      </w:r>
    </w:p>
    <w:p w:rsidR="000A121C" w:rsidRDefault="00395A63" w:rsidP="000A121C">
      <w:pPr>
        <w:ind w:firstLine="0"/>
      </w:pPr>
      <w:r>
        <w:t>Here previous analysis of the measurem</w:t>
      </w:r>
      <w:r w:rsidR="000F55CD">
        <w:t xml:space="preserve">ent of known peaks (landmarks) </w:t>
      </w:r>
      <w:bookmarkStart w:id="0" w:name="_GoBack"/>
      <w:bookmarkEnd w:id="0"/>
      <w:r>
        <w:t xml:space="preserve">gave </w:t>
      </w:r>
      <w:r w:rsidR="000F55CD">
        <w:t>D(m/Z)</w:t>
      </w:r>
      <w:r>
        <w:t xml:space="preserve"> = 5.98 10</w:t>
      </w:r>
      <w:r w:rsidRPr="00014232">
        <w:rPr>
          <w:vertAlign w:val="superscript"/>
        </w:rPr>
        <w:t>-6</w:t>
      </w:r>
      <w:r>
        <w:t xml:space="preserve"> and </w:t>
      </w:r>
      <w:r w:rsidR="000F55CD">
        <w:t>D(RT)</w:t>
      </w:r>
      <w:r>
        <w:t xml:space="preserve"> = 2.35 where </w:t>
      </w:r>
      <w:r>
        <w:sym w:font="Symbol" w:char="F064"/>
      </w:r>
      <w:r>
        <w:t xml:space="preserve">(m/Z) = </w:t>
      </w:r>
      <w:r w:rsidR="000F55CD">
        <w:t>D(m/Z)</w:t>
      </w:r>
      <w:r>
        <w:t xml:space="preserve"> . (m/Z) and </w:t>
      </w:r>
      <w:r>
        <w:sym w:font="Symbol" w:char="F064"/>
      </w:r>
      <w:r>
        <w:t xml:space="preserve">(RT) = </w:t>
      </w:r>
      <w:r w:rsidR="000F55CD">
        <w:t>D(RT)</w:t>
      </w:r>
      <w:r>
        <w:t xml:space="preserve"> are </w:t>
      </w:r>
      <w:r w:rsidR="00517CA0">
        <w:t>3</w:t>
      </w:r>
      <w:r>
        <w:t xml:space="preserve"> times standard deviation of measurement determined by study of landmark peaks. </w:t>
      </w:r>
      <w:r w:rsidR="000A121C">
        <w:t xml:space="preserve">We present results for c = 1, 2 and 3 although latter case does not appear in all analyses as we consider c=3 as so large that many “incorrect” peaks are assigned to clusters. This extends </w:t>
      </w:r>
      <w:r w:rsidR="000A121C" w:rsidRPr="000F196F">
        <w:rPr>
          <w:b/>
        </w:rPr>
        <w:t>Medea</w:t>
      </w:r>
      <w:r w:rsidR="000A121C" w:rsidRPr="002753AC">
        <w:t>,</w:t>
      </w:r>
      <w:r w:rsidR="000A121C">
        <w:t xml:space="preserve"> which is the </w:t>
      </w:r>
      <w:r w:rsidR="000A121C">
        <w:lastRenderedPageBreak/>
        <w:t xml:space="preserve">trimmed deterministic annealing algorithm described in </w:t>
      </w:r>
      <w:r w:rsidR="000A121C">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0A121C">
        <w:fldChar w:fldCharType="separate"/>
      </w:r>
      <w:r w:rsidR="00335519">
        <w:rPr>
          <w:noProof/>
        </w:rPr>
        <w:t>[</w:t>
      </w:r>
      <w:hyperlink w:anchor="_ENREF_9" w:tooltip="Rudolf Fruhwirth, 2011 #4693" w:history="1">
        <w:r w:rsidR="005210F0">
          <w:rPr>
            <w:noProof/>
          </w:rPr>
          <w:t>9</w:t>
        </w:r>
      </w:hyperlink>
      <w:r w:rsidR="00335519">
        <w:rPr>
          <w:noProof/>
        </w:rPr>
        <w:t>]</w:t>
      </w:r>
      <w:r w:rsidR="000A121C">
        <w:fldChar w:fldCharType="end"/>
      </w:r>
      <w:r w:rsidR="000A121C">
        <w:t xml:space="preserve"> where deterministic annealing is applied separately to each trimmed cluster. </w:t>
      </w:r>
    </w:p>
    <w:p w:rsidR="000A121C" w:rsidRDefault="000A121C" w:rsidP="000A121C">
      <w:pPr>
        <w:ind w:firstLine="0"/>
      </w:pPr>
      <w:r w:rsidRPr="000F196F">
        <w:rPr>
          <w:b/>
        </w:rPr>
        <w:t>DA2D</w:t>
      </w:r>
      <w:r>
        <w:t xml:space="preserve"> is the identical parallel multi-cluster deterministic annealing algorithm run without any trimming. It is a modern implementation of the algorithm introduced in </w:t>
      </w:r>
      <w:r>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 </w:instrText>
      </w:r>
      <w:r w:rsidR="00335519">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DATA </w:instrText>
      </w:r>
      <w:r w:rsidR="00335519">
        <w:fldChar w:fldCharType="end"/>
      </w:r>
      <w:r>
        <w:fldChar w:fldCharType="separate"/>
      </w:r>
      <w:r w:rsidR="00335519">
        <w:rPr>
          <w:noProof/>
        </w:rPr>
        <w:t>[</w:t>
      </w:r>
      <w:hyperlink w:anchor="_ENREF_13" w:tooltip="Ken Rose, 1990 #2956" w:history="1">
        <w:r w:rsidR="005210F0">
          <w:rPr>
            <w:noProof/>
          </w:rPr>
          <w:t>13-15</w:t>
        </w:r>
      </w:hyperlink>
      <w:r w:rsidR="00335519">
        <w:rPr>
          <w:noProof/>
        </w:rPr>
        <w:t>]</w:t>
      </w:r>
      <w:r>
        <w:fldChar w:fldCharType="end"/>
      </w:r>
      <w:r>
        <w:t>.</w:t>
      </w:r>
    </w:p>
    <w:p w:rsidR="000A121C" w:rsidRDefault="000A121C" w:rsidP="000A121C">
      <w:pPr>
        <w:ind w:firstLine="0"/>
      </w:pPr>
      <w:r w:rsidRPr="000F196F">
        <w:rPr>
          <w:b/>
        </w:rPr>
        <w:t xml:space="preserve">Mclust </w:t>
      </w:r>
      <w:r>
        <w:t xml:space="preserve">is a model-based clustering algorithm </w:t>
      </w:r>
      <w:r>
        <w:fldChar w:fldCharType="begin"/>
      </w:r>
      <w:r w:rsidR="00335519">
        <w:instrText xml:space="preserve"> ADDIN EN.CITE &lt;EndNote&gt;&lt;Cite&gt;&lt;Author&gt;Chris Fraley&lt;/Author&gt;&lt;Year&gt;2003&lt;/Year&gt;&lt;RecNum&gt;6257&lt;/RecNum&gt;&lt;DisplayText&gt;[34]&lt;/DisplayText&gt;&lt;record&gt;&lt;rec-number&gt;6257&lt;/rec-number&gt;&lt;foreign-keys&gt;&lt;key app="EN" db-id="rfx20pr9t5zxtmee0xn5fwzbxvw0r9vz2tee"&gt;6257&lt;/key&gt;&lt;/foreign-keys&gt;&lt;ref-type name="Journal Article"&gt;17&lt;/ref-type&gt;&lt;contributors&gt;&lt;authors&gt;&lt;author&gt;Chris Fraley,&lt;/author&gt;&lt;author&gt;Adrian E. Raftery,&lt;/author&gt;&lt;/authors&gt;&lt;/contributors&gt;&lt;titles&gt;&lt;title&gt;Enhanced Model-Based Clustering, Density Estimation, and Discriminant Analysis Software: MCLUST&lt;/title&gt;&lt;secondary-title&gt;Journal of Classiﬁcation&lt;/secondary-title&gt;&lt;/titles&gt;&lt;periodical&gt;&lt;full-title&gt;Journal of Classiﬁcation&lt;/full-title&gt;&lt;/periodical&gt;&lt;pages&gt;263-286&lt;/pages&gt;&lt;volume&gt;20&lt;/volume&gt;&lt;dates&gt;&lt;year&gt;2003&lt;/year&gt;&lt;/dates&gt;&lt;urls&gt;&lt;related-urls&gt;&lt;url&gt;http://www.stat.washington.edu/raftery/Research/PDF/fraley2003.pdf&lt;/url&gt;&lt;/related-urls&gt;&lt;/urls&gt;&lt;electronic-resource-num&gt;10.1007/s00357-003-0015-3&lt;/electronic-resource-num&gt;&lt;/record&gt;&lt;/Cite&gt;&lt;/EndNote&gt;</w:instrText>
      </w:r>
      <w:r>
        <w:fldChar w:fldCharType="separate"/>
      </w:r>
      <w:r w:rsidR="00335519">
        <w:rPr>
          <w:noProof/>
        </w:rPr>
        <w:t>[</w:t>
      </w:r>
      <w:hyperlink w:anchor="_ENREF_34" w:tooltip="Chris Fraley, 2003 #6257" w:history="1">
        <w:r w:rsidR="005210F0">
          <w:rPr>
            <w:noProof/>
          </w:rPr>
          <w:t>34</w:t>
        </w:r>
      </w:hyperlink>
      <w:r w:rsidR="00335519">
        <w:rPr>
          <w:noProof/>
        </w:rPr>
        <w:t>]</w:t>
      </w:r>
      <w:r>
        <w:fldChar w:fldCharType="end"/>
      </w:r>
      <w:r>
        <w:t xml:space="preserve"> whose use for this problem is described in </w:t>
      </w:r>
      <w:r>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fldChar w:fldCharType="separate"/>
      </w:r>
      <w:r w:rsidR="00335519">
        <w:rPr>
          <w:noProof/>
        </w:rPr>
        <w:t>[</w:t>
      </w:r>
      <w:hyperlink w:anchor="_ENREF_9" w:tooltip="Rudolf Fruhwirth, 2011 #4693" w:history="1">
        <w:r w:rsidR="005210F0">
          <w:rPr>
            <w:noProof/>
          </w:rPr>
          <w:t>9</w:t>
        </w:r>
      </w:hyperlink>
      <w:r w:rsidR="00335519">
        <w:rPr>
          <w:noProof/>
        </w:rPr>
        <w:t>]</w:t>
      </w:r>
      <w:r>
        <w:fldChar w:fldCharType="end"/>
      </w:r>
      <w:r>
        <w:t>.</w:t>
      </w:r>
    </w:p>
    <w:p w:rsidR="00EF5C29" w:rsidRDefault="00EF5C29" w:rsidP="00EF5C29">
      <w:pPr>
        <w:ind w:firstLine="0"/>
      </w:pPr>
      <w:r>
        <w:rPr>
          <w:b/>
        </w:rPr>
        <w:t>Landmarks</w:t>
      </w:r>
      <w:r>
        <w:t xml:space="preserve"> are a collection of reference peaks (obtained by identifying a subset of peaks using MS/MS peptide sequencing) used to calibrate and evaluate methods.</w:t>
      </w:r>
    </w:p>
    <w:p w:rsidR="000A121C" w:rsidRDefault="006C1C36" w:rsidP="000A121C">
      <w:pPr>
        <w:pStyle w:val="Heading2"/>
        <w:tabs>
          <w:tab w:val="clear" w:pos="360"/>
          <w:tab w:val="clear" w:pos="2520"/>
          <w:tab w:val="clear" w:pos="5040"/>
          <w:tab w:val="clear" w:pos="7560"/>
          <w:tab w:val="clear" w:pos="10224"/>
        </w:tabs>
        <w:spacing w:before="200" w:after="0" w:line="240" w:lineRule="exact"/>
        <w:ind w:left="576" w:hanging="576"/>
        <w:contextualSpacing/>
      </w:pPr>
      <w:r>
        <w:t xml:space="preserve">Computer Systems </w:t>
      </w:r>
      <w:r w:rsidR="000A121C">
        <w:t>Used</w:t>
      </w:r>
    </w:p>
    <w:p w:rsidR="000A121C" w:rsidRDefault="000A121C" w:rsidP="000A121C">
      <w:r>
        <w:t xml:space="preserve">We used two Indiana University Clusters Madrid and Tempest specified below. These are running Windows HPC Server with parallelism from MPI (using MPI.Net </w:t>
      </w:r>
      <w:r>
        <w:fldChar w:fldCharType="begin"/>
      </w:r>
      <w:r w:rsidR="00335519">
        <w:instrText xml:space="preserve"> ADDIN EN.CITE &lt;EndNote&gt;&lt;Cite&gt;&lt;Author&gt;Open Systems Lab Indiana University Bloomington&lt;/Author&gt;&lt;Year&gt;2008&lt;/Year&gt;&lt;RecNum&gt;2857&lt;/RecNum&gt;&lt;DisplayText&gt;[35]&lt;/DisplayText&gt;&lt;record&gt;&lt;rec-number&gt;2857&lt;/rec-number&gt;&lt;foreign-keys&gt;&lt;key app="EN" db-id="rfx20pr9t5zxtmee0xn5fwzbxvw0r9vz2tee"&gt;2857&lt;/key&gt;&lt;key app="ENWeb" db-id="S3XF@wrtqgYAACB9Pr4"&gt;3874&lt;/key&gt;&lt;/foreign-keys&gt;&lt;ref-type name="Web Page"&gt;12&lt;/ref-type&gt;&lt;contributors&gt;&lt;authors&gt;&lt;author&gt;Open Systems Lab Indiana University Bloomington,&lt;/author&gt;&lt;/authors&gt;&lt;/contributors&gt;&lt;titles&gt;&lt;title&gt;MPI.NET Message Passing for C#&lt;/title&gt;&lt;/titles&gt;&lt;dates&gt;&lt;year&gt;2008&lt;/year&gt;&lt;/dates&gt;&lt;urls&gt;&lt;related-urls&gt;&lt;url&gt;http://osl.iu.edu/research/mpi.net/&lt;/url&gt;&lt;/related-urls&gt;&lt;/urls&gt;&lt;/record&gt;&lt;/Cite&gt;&lt;/EndNote&gt;</w:instrText>
      </w:r>
      <w:r>
        <w:fldChar w:fldCharType="separate"/>
      </w:r>
      <w:r w:rsidR="00335519">
        <w:rPr>
          <w:noProof/>
        </w:rPr>
        <w:t>[</w:t>
      </w:r>
      <w:hyperlink w:anchor="_ENREF_35" w:tooltip="Open Systems Lab Indiana University Bloomington, 2008 #2857" w:history="1">
        <w:r w:rsidR="005210F0">
          <w:rPr>
            <w:noProof/>
          </w:rPr>
          <w:t>35</w:t>
        </w:r>
      </w:hyperlink>
      <w:r w:rsidR="00335519">
        <w:rPr>
          <w:noProof/>
        </w:rPr>
        <w:t>]</w:t>
      </w:r>
      <w:r>
        <w:fldChar w:fldCharType="end"/>
      </w:r>
      <w:r>
        <w:t xml:space="preserve"> on top of Microsoft MPI) and TPL </w:t>
      </w:r>
      <w:r>
        <w:fldChar w:fldCharType="begin"/>
      </w:r>
      <w:r w:rsidR="00335519">
        <w:instrText xml:space="preserve"> ADDIN EN.CITE &lt;EndNote&gt;&lt;Cite&gt;&lt;Author&gt;Judy Qiu&lt;/Author&gt;&lt;Year&gt;2011&lt;/Year&gt;&lt;RecNum&gt;3507&lt;/RecNum&gt;&lt;DisplayText&gt;[36]&lt;/DisplayText&gt;&lt;record&gt;&lt;rec-number&gt;3507&lt;/rec-number&gt;&lt;foreign-keys&gt;&lt;key app="EN" db-id="rfx20pr9t5zxtmee0xn5fwzbxvw0r9vz2tee"&gt;3507&lt;/key&gt;&lt;/foreign-keys&gt;&lt;ref-type name="Journal Article"&gt;17&lt;/ref-type&gt;&lt;contributors&gt;&lt;authors&gt;&lt;author&gt;Judy Qiu,&lt;/author&gt;&lt;author&gt;Seung-Hee Bae,&lt;/author&gt;&lt;/authors&gt;&lt;/contributors&gt;&lt;titles&gt;&lt;title&gt;Performance of Windows Multicore Systems on Threading and MPI &lt;/title&gt;&lt;secondary-title&gt;Concurrency and Computation: Practice and Experience&lt;/secondary-title&gt;&lt;/titles&gt;&lt;periodical&gt;&lt;full-title&gt;Concurrency and Computation: Practice and Experience&lt;/full-title&gt;&lt;/periodical&gt;&lt;volume&gt;Special Issue for FGMMS Frontiers of GPU, Multi- and Many-Core Systems 2010&lt;/volume&gt;&lt;dates&gt;&lt;year&gt;2011&lt;/year&gt;&lt;/dates&gt;&lt;urls&gt;&lt;related-urls&gt;&lt;url&gt;http://grids.ucs.indiana.edu/ptliupages/publications/CCPESpecialIssue_PerformanceofWindowsMulticoreSystemsonThreadingandMPI.pdf&lt;/url&gt;&lt;/related-urls&gt;&lt;/urls&gt;&lt;/record&gt;&lt;/Cite&gt;&lt;/EndNote&gt;</w:instrText>
      </w:r>
      <w:r>
        <w:fldChar w:fldCharType="separate"/>
      </w:r>
      <w:r w:rsidR="00335519">
        <w:rPr>
          <w:noProof/>
        </w:rPr>
        <w:t>[</w:t>
      </w:r>
      <w:hyperlink w:anchor="_ENREF_36" w:tooltip="Judy Qiu, 2011 #3507" w:history="1">
        <w:r w:rsidR="005210F0">
          <w:rPr>
            <w:noProof/>
          </w:rPr>
          <w:t>36</w:t>
        </w:r>
      </w:hyperlink>
      <w:r w:rsidR="00335519">
        <w:rPr>
          <w:noProof/>
        </w:rPr>
        <w:t>]</w:t>
      </w:r>
      <w:r>
        <w:fldChar w:fldCharType="end"/>
      </w:r>
      <w:r>
        <w:t xml:space="preserve"> for thread parallelism. All codes were written in C#. The results should be similar on Linux with Java or C++ coding.</w:t>
      </w:r>
    </w:p>
    <w:p w:rsidR="000A121C" w:rsidRDefault="000A121C" w:rsidP="000A121C">
      <w:r w:rsidRPr="003D2C05">
        <w:rPr>
          <w:b/>
        </w:rPr>
        <w:t>Tempest:</w:t>
      </w:r>
      <w:r>
        <w:t xml:space="preserve"> 32 nodes, each 4 Intel Xeon E7450 CPUs at 2.40GHz with 6 cores, totaling 24 cores per node; 48 GB node memory and 20Gbps Infiniband network connection</w:t>
      </w:r>
    </w:p>
    <w:p w:rsidR="000A121C" w:rsidRDefault="000A121C" w:rsidP="000A121C">
      <w:r w:rsidRPr="003D2C05">
        <w:rPr>
          <w:b/>
        </w:rPr>
        <w:t>Madrid:</w:t>
      </w:r>
      <w:r>
        <w:t xml:space="preserve"> 8 nodes, each 4 AMD Opteron 8356 at 2.30GHz with 4 cores, totaling 16 cores per node; 16GB node memory and 1Gbps Ethernet network connection</w:t>
      </w:r>
    </w:p>
    <w:p w:rsidR="001B52A7" w:rsidRDefault="001B52A7" w:rsidP="006C1C36">
      <w:pPr>
        <w:pStyle w:val="Heading2"/>
      </w:pPr>
      <w:r>
        <w:t>DarTB Dataset</w:t>
      </w:r>
    </w:p>
    <w:p w:rsidR="001B52A7" w:rsidRPr="001B52A7" w:rsidRDefault="001B52A7" w:rsidP="001B52A7">
      <w:r w:rsidRPr="001B52A7">
        <w:t>Plasma samples from tuberculosis cases and controls were collected at Dar es Salaam, Tanzania, as part of the Gates Grand Challenges in Global Health GC-13 project on pattern-based proteomic characterization of the epidemiology (prevalence and incidence) of diseases of major importance in the developing world. The DarTB dataset consists of 20 TB case and 20 healthy control plasma samples collected at Dar es Salaam, Tanzania. The samples were shipped to The Broad Institute where they are run through a sample processing pipeline starting with immunoaffinity depletion of the top 14 abundant human proteins using an Agilent MARS-14 depletion column. The depleted plasma is passed through a low molecular weight filter and subjected to reduction, alkylation and trypsin digestion. The digested sample is then fractionated into ten fractions using a basic pH reverse phase column. Fractions 5, 6, and 7 are analyzed via LC-MS on a Thermo LTQ-FT using a 98 min gradient. The resulting 120 raw files were analyzed using the algorithms here. The DarTB dataset contained</w:t>
      </w:r>
      <w:r>
        <w:t xml:space="preserve"> a grand total of 653,741 peaks in 6 charge states. The full analysis of all data is available</w:t>
      </w:r>
      <w:r w:rsidR="00AD46AE">
        <w:t xml:space="preserve"> </w:t>
      </w:r>
      <w:r w:rsidR="00AD46AE">
        <w:fldChar w:fldCharType="begin"/>
      </w:r>
      <w:r w:rsidR="00335519">
        <w:instrText xml:space="preserve"> ADDIN EN.CITE &lt;EndNote&gt;&lt;Cite&gt;&lt;Author&gt;Geoffrey Fox &lt;/Author&gt;&lt;Year&gt;2013&lt;/Year&gt;&lt;RecNum&gt;6260&lt;/RecNum&gt;&lt;DisplayText&gt;[37]&lt;/DisplayText&gt;&lt;record&gt;&lt;rec-number&gt;6260&lt;/rec-number&gt;&lt;foreign-keys&gt;&lt;key app="EN" db-id="rfx20pr9t5zxtmee0xn5fwzbxvw0r9vz2tee"&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AD46AE">
        <w:fldChar w:fldCharType="separate"/>
      </w:r>
      <w:r w:rsidR="00335519">
        <w:rPr>
          <w:noProof/>
        </w:rPr>
        <w:t>[</w:t>
      </w:r>
      <w:hyperlink w:anchor="_ENREF_37" w:tooltip="Geoffrey Fox , 2013 #6260" w:history="1">
        <w:r w:rsidR="005210F0">
          <w:rPr>
            <w:noProof/>
          </w:rPr>
          <w:t>37</w:t>
        </w:r>
      </w:hyperlink>
      <w:r w:rsidR="00335519">
        <w:rPr>
          <w:noProof/>
        </w:rPr>
        <w:t>]</w:t>
      </w:r>
      <w:r w:rsidR="00AD46AE">
        <w:fldChar w:fldCharType="end"/>
      </w:r>
      <w:r>
        <w:t xml:space="preserve"> but here we focus on the largest charge 2 dataset with 241</w:t>
      </w:r>
      <w:r w:rsidR="00EF5C29">
        <w:t>,</w:t>
      </w:r>
      <w:r>
        <w:t>605 peaks.</w:t>
      </w:r>
    </w:p>
    <w:p w:rsidR="000A121C" w:rsidRDefault="000A121C" w:rsidP="006C1C36">
      <w:pPr>
        <w:pStyle w:val="Heading2"/>
      </w:pPr>
      <w:r>
        <w:t>Structure of Data</w:t>
      </w:r>
    </w:p>
    <w:p w:rsidR="00D14B82" w:rsidRDefault="00D14B82" w:rsidP="00D14B82">
      <w:r>
        <w:t xml:space="preserve">Figs. 1 and 2 illustrate the nature of the data to be clustered. As the error in </w:t>
      </w:r>
      <w:r w:rsidR="00F2683B">
        <w:t>m/Z</w:t>
      </w:r>
      <w:r>
        <w:t xml:space="preserve"> is proportional to the inverse of this quantity, we define new 2D positions (x, y) rather than (</w:t>
      </w:r>
      <w:r w:rsidR="00F2683B">
        <w:t>m/Z</w:t>
      </w:r>
      <w:r>
        <w:t>, RT)</w:t>
      </w:r>
    </w:p>
    <w:p w:rsidR="00D14B82" w:rsidRDefault="00D14B82" w:rsidP="00D14B82">
      <w:pPr>
        <w:pStyle w:val="NewEquation"/>
      </w:pPr>
      <w:r>
        <w:tab/>
        <w:t>x =  ln(</w:t>
      </w:r>
      <w:r w:rsidR="00F2683B">
        <w:t>m/Z</w:t>
      </w:r>
      <w:r>
        <w:t xml:space="preserve">) / </w:t>
      </w:r>
      <w:r w:rsidR="000F55CD">
        <w:t>D(m/Z)</w:t>
      </w:r>
    </w:p>
    <w:p w:rsidR="00D14B82" w:rsidRDefault="00D14B82" w:rsidP="00D14B82">
      <w:pPr>
        <w:pStyle w:val="NewEquation"/>
      </w:pPr>
      <w:r>
        <w:tab/>
        <w:t xml:space="preserve">y = RT / </w:t>
      </w:r>
      <w:r w:rsidR="000F55CD">
        <w:t>D(RT)</w:t>
      </w:r>
      <w:r>
        <w:tab/>
        <w:t>(17)</w:t>
      </w:r>
    </w:p>
    <w:p w:rsidR="008E1325" w:rsidRDefault="008E1325" w:rsidP="00D14B82">
      <w:pPr>
        <w:ind w:firstLine="0"/>
        <w:rPr>
          <w:noProof/>
        </w:rPr>
      </w:pPr>
    </w:p>
    <w:p w:rsidR="00D14B82" w:rsidRDefault="00144CC3" w:rsidP="00D14B82">
      <w:pPr>
        <w:ind w:firstLine="0"/>
      </w:pPr>
      <w:r>
        <w:rPr>
          <w:noProof/>
        </w:rPr>
        <w:pict>
          <v:group id="_x0000_s1064" style="position:absolute;left:0;text-align:left;margin-left:2.95pt;margin-top:-17.1pt;width:468pt;height:275.75pt;z-index:3" coordorigin="916,1440" coordsize="9360,5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left:916;top:1440;width:9360;height:446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bA9jEAAAA2wAAAA8AAABkcnMvZG93bnJldi54bWxEj91qAjEUhO8F3yGcQu80W2GLrGalFYQW&#10;KbSr9vp0c/YHk5PtJur69qZQ8HKYmW+Y5WqwRpyp961jBU/TBARx6XTLtYL9bjOZg/ABWaNxTAqu&#10;5GGVj0dLzLS78Bedi1CLCGGfoYImhC6T0pcNWfRT1xFHr3K9xRBlX0vd4yXCrZGzJHmWFluOCw12&#10;tG6oPBYnq+BYHdY/88+P1+/012Bh7Ps2MalSjw/DywJEoCHcw//tN61glsLfl/gDZH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ybA9jEAAAA2wAAAA8AAAAAAAAAAAAAAAAA&#10;nwIAAGRycy9kb3ducmV2LnhtbFBLBQYAAAAABAAEAPcAAACQAwAAAAA=&#10;">
              <v:imagedata r:id="rId8" o:title="cluster-M60-C60Scaled_CROP"/>
              <v:path arrowok="t"/>
            </v:shape>
            <v:shapetype id="_x0000_t202" coordsize="21600,21600" o:spt="202" path="m,l,21600r21600,l21600,xe">
              <v:stroke joinstyle="miter"/>
              <v:path gradientshapeok="t" o:connecttype="rect"/>
            </v:shapetype>
            <v:shape id="Text Box 2" o:spid="_x0000_s1028" type="#_x0000_t202" style="position:absolute;left:924;top:5926;width:9340;height:10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style="mso-next-textbox:#Text Box 2">
                <w:txbxContent>
                  <w:p w:rsidR="00144CC3" w:rsidRPr="00E32070" w:rsidRDefault="00144CC3" w:rsidP="00512A78">
                    <w:pPr>
                      <w:pStyle w:val="figurecaption"/>
                      <w:numPr>
                        <w:ilvl w:val="0"/>
                        <w:numId w:val="0"/>
                      </w:numPr>
                    </w:pPr>
                    <w:r>
                      <w:t xml:space="preserve">Figure 1. </w:t>
                    </w:r>
                    <w:r w:rsidRPr="00E93B56">
                      <w:t xml:space="preserve">The </w:t>
                    </w:r>
                    <w:r>
                      <w:t xml:space="preserve">DA2D </w:t>
                    </w:r>
                    <w:r w:rsidRPr="00E93B56">
                      <w:t xml:space="preserve">clustering at high temperature with 60 clusters determined from a run from 241605 peak charge 2 data where </w:t>
                    </w:r>
                    <w:r w:rsidR="000F55CD">
                      <w:t>D(m/Z)</w:t>
                    </w:r>
                    <w:r w:rsidRPr="00E93B56">
                      <w:t xml:space="preserve"> was fixed at 0.005</w:t>
                    </w:r>
                    <w:r>
                      <w:t xml:space="preserve"> (a 1000 times its real value)</w:t>
                    </w:r>
                    <w:r w:rsidRPr="00E93B56">
                      <w:t xml:space="preserve"> and </w:t>
                    </w:r>
                    <w:r w:rsidR="000F55CD">
                      <w:t>D(RT)</w:t>
                    </w:r>
                    <w:r w:rsidRPr="00E93B56">
                      <w:t xml:space="preserve"> was correctly 2.35. </w:t>
                    </w:r>
                    <w:r w:rsidRPr="00E93B56">
                      <w:rPr>
                        <w:b/>
                      </w:rPr>
                      <w:t xml:space="preserve">Each </w:t>
                    </w:r>
                    <w:r w:rsidRPr="00E93B56">
                      <w:t xml:space="preserve">of those 60 clusters will eventually be broken into 500 smaller clusters and spread out along x axis as </w:t>
                    </w:r>
                    <w:r w:rsidR="000F55CD">
                      <w:t>D(m/Z)</w:t>
                    </w:r>
                    <w:r w:rsidRPr="00E93B56">
                      <w:t xml:space="preserve"> is annealed to its final much smaller value</w:t>
                    </w:r>
                    <w:r>
                      <w:t xml:space="preserve"> when the extra factor of 1000 will make the the m/z – RT space incredibly elongated</w:t>
                    </w:r>
                    <w:r w:rsidRPr="00E93B56">
                      <w:t>. The sponge was not used in this run as it is only introduced at lower temperatures</w:t>
                    </w:r>
                  </w:p>
                  <w:p w:rsidR="00144CC3" w:rsidRDefault="00144CC3"/>
                </w:txbxContent>
              </v:textbox>
            </v:shape>
            <w10:wrap type="topAndBottom"/>
          </v:group>
        </w:pict>
      </w:r>
      <w:r w:rsidR="00395A63">
        <w:rPr>
          <w:noProof/>
        </w:rPr>
        <w:t>with</w:t>
      </w:r>
      <w:r w:rsidR="00D14B82">
        <w:t xml:space="preserve"> </w:t>
      </w:r>
      <w:r w:rsidR="000F55CD">
        <w:t>D(m/Z)</w:t>
      </w:r>
      <w:r w:rsidR="00D14B82">
        <w:t xml:space="preserve"> = 5.98 10</w:t>
      </w:r>
      <w:r w:rsidR="00D14B82" w:rsidRPr="00014232">
        <w:rPr>
          <w:vertAlign w:val="superscript"/>
        </w:rPr>
        <w:t>-6</w:t>
      </w:r>
      <w:r w:rsidR="00D14B82">
        <w:t xml:space="preserve"> and </w:t>
      </w:r>
      <w:r w:rsidR="000F55CD">
        <w:t>D(RT)</w:t>
      </w:r>
      <w:r w:rsidR="00D14B82">
        <w:t xml:space="preserve"> = 2.35 </w:t>
      </w:r>
      <w:r w:rsidR="008E1325">
        <w:t>as discussed below (16)</w:t>
      </w:r>
      <w:r w:rsidR="00D14B82">
        <w:t xml:space="preserve">. By using x and y as defined above, we get reduced variables which should give circular clusters with same size in each dimension. Note this change of variables is only used for display purposes. As described we directly use </w:t>
      </w:r>
      <w:r w:rsidR="00F2683B">
        <w:t>m/Z</w:t>
      </w:r>
      <w:r w:rsidR="00D14B82">
        <w:t xml:space="preserve"> and RT as coordinates in the clustering and account for position dependent error by calculating the value of </w:t>
      </w:r>
      <w:r w:rsidR="00D14B82">
        <w:sym w:font="Symbol" w:char="F064"/>
      </w:r>
      <w:r w:rsidR="00D14B82">
        <w:t>(</w:t>
      </w:r>
      <w:r w:rsidR="00F2683B">
        <w:t>m/Z</w:t>
      </w:r>
      <w:r w:rsidR="00D14B82">
        <w:t xml:space="preserve">) (and the fixed </w:t>
      </w:r>
      <w:r w:rsidR="00D14B82">
        <w:sym w:font="Symbol" w:char="F064"/>
      </w:r>
      <w:r w:rsidR="00D14B82">
        <w:t xml:space="preserve">(RT)) dynamically for each cluster center position. The much smaller value of </w:t>
      </w:r>
      <w:r w:rsidR="000F55CD">
        <w:t>D(m/Z)</w:t>
      </w:r>
      <w:r w:rsidR="00D14B82">
        <w:t xml:space="preserve"> compared to </w:t>
      </w:r>
      <w:r w:rsidR="000F55CD">
        <w:t>D(RT)</w:t>
      </w:r>
      <w:r w:rsidR="00D14B82">
        <w:t xml:space="preserve">, makes the reduced space very much larger in x than y direction. This would distort the clustering algorithm at large temperatures. Thus as described, we anneal the value of </w:t>
      </w:r>
      <w:r w:rsidR="000F55CD">
        <w:t>D(m/Z)</w:t>
      </w:r>
      <w:r w:rsidR="00D14B82">
        <w:t xml:space="preserve"> starting at “infinite” temperature with a large value. </w:t>
      </w:r>
    </w:p>
    <w:p w:rsidR="00EF3B11" w:rsidRDefault="00144CC3" w:rsidP="00EF3B11">
      <w:pPr>
        <w:pStyle w:val="Heading2"/>
      </w:pPr>
      <w:r>
        <w:pict>
          <v:group id="_x0000_s1032" style="position:absolute;left:0;text-align:left;margin-left:-2.7pt;margin-top:343.9pt;width:245.6pt;height:205.4pt;z-index:1;mso-position-vertical-relative:page" coordorigin="994,7120" coordsize="4912,4076">
            <v:shape id="Picture 24" o:spid="_x0000_s1030" type="#_x0000_t75" style="position:absolute;left:994;top:7120;width:4896;height:296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bGvHDAAAA2wAAAA8AAABkcnMvZG93bnJldi54bWxEj0FrwkAUhO+C/2F5Qm+60ZalRFfRUkHE&#10;i1o9P7LPJJh9G7JrEv99t1DwOMzMN8xi1dtKtNT40rGG6SQBQZw5U3Ku4ee8HX+C8AHZYOWYNDzJ&#10;w2o5HCwwNa7jI7WnkIsIYZ+ihiKEOpXSZwVZ9BNXE0fv5hqLIcoml6bBLsJtJWdJoqTFkuNCgTV9&#10;FZTdTw+rYd99bw6P3Kv9Zq3ay/vBqq26av026tdzEIH68Ar/t3dGw+wD/r7EHy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Zsa8cMAAADbAAAADwAAAAAAAAAAAAAAAACf&#10;AgAAZHJzL2Rvd25yZXYueG1sUEsFBgAAAAAEAAQA9wAAAI8DAAAAAA==&#10;">
              <v:imagedata r:id="rId9" o:title="clusterFinal-M200000-C30424Scaled_"/>
              <v:path arrowok="t"/>
            </v:shape>
            <v:shape id="Text Box 2" o:spid="_x0000_s1031" type="#_x0000_t202" style="position:absolute;left:1010;top:10073;width:4896;height:11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filled="f" stroked="f">
              <v:textbox>
                <w:txbxContent>
                  <w:p w:rsidR="00144CC3" w:rsidRPr="006504F8" w:rsidRDefault="00144CC3" w:rsidP="00512A78">
                    <w:pPr>
                      <w:pStyle w:val="figurecaption"/>
                      <w:numPr>
                        <w:ilvl w:val="0"/>
                        <w:numId w:val="0"/>
                      </w:numPr>
                    </w:pPr>
                    <w:r>
                      <w:t xml:space="preserve">Figure 2. </w:t>
                    </w:r>
                    <w:r w:rsidRPr="006504F8">
                      <w:t>A tiny fragment of clustered space for a full DAVS(1) run. The orange triangles are sponge peaks outside any cluster. The colored hexagons are peaks inside clusters with the white hexagons being determined cluster centers. Each cluster is colored differently. This comes from 241605 peak charge 2 clustering.</w:t>
                    </w:r>
                  </w:p>
                  <w:p w:rsidR="00144CC3" w:rsidRPr="00F41F74" w:rsidRDefault="00144CC3" w:rsidP="00EF3B11">
                    <w:pPr>
                      <w:rPr>
                        <w:sz w:val="18"/>
                      </w:rPr>
                    </w:pPr>
                  </w:p>
                </w:txbxContent>
              </v:textbox>
            </v:shape>
            <w10:wrap type="square" anchory="page"/>
          </v:group>
        </w:pict>
      </w:r>
      <w:r w:rsidR="00EF3B11">
        <w:t>Parallelism</w:t>
      </w:r>
    </w:p>
    <w:p w:rsidR="0084761E" w:rsidRDefault="00144CC3" w:rsidP="00EF3B11">
      <w:pPr>
        <w:pStyle w:val="NoSpecTabs"/>
      </w:pPr>
      <w:r>
        <w:rPr>
          <w:noProof/>
        </w:rPr>
        <w:pict>
          <v:group id="_x0000_s1035" style="position:absolute;left:0;text-align:left;margin-left:.35pt;margin-top:406.1pt;width:147.95pt;height:185.9pt;z-index:2;mso-position-vertical-relative:page" coordorigin="6304,7232" coordsize="2959,3718">
            <v:shape id="Text Box 2" o:spid="_x0000_s1033" type="#_x0000_t202" style="position:absolute;left:6304;top:9411;width:2924;height:1539;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rN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YnfWponpFZB2OD40DipgP3g5Iem7ui/vueOUGJ&#10;+mBQneV0NovTkIzZ/BqpJO7SU196mOEIVdFAybjdhDRBiTd7hypuZeI3yj1mckwZmzbRfhywOBWX&#10;dor69RtY/wQ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z1vrNKAIAAE4EAAAOAAAAAAAAAAAAAAAAAC4CAABkcnMvZTJvRG9j&#10;LnhtbFBLAQItABQABgAIAAAAIQBIWydy2wAAAAcBAAAPAAAAAAAAAAAAAAAAAIIEAABkcnMvZG93&#10;bnJldi54bWxQSwUGAAAAAAQABADzAAAAigUAAAAA&#10;" stroked="f">
              <v:textbox>
                <w:txbxContent>
                  <w:p w:rsidR="00144CC3" w:rsidRPr="00AC4284" w:rsidRDefault="00144CC3" w:rsidP="0069761C">
                    <w:pPr>
                      <w:pStyle w:val="figurecaption"/>
                      <w:numPr>
                        <w:ilvl w:val="0"/>
                        <w:numId w:val="0"/>
                      </w:numPr>
                    </w:pPr>
                    <w:r>
                      <w:t xml:space="preserve">Figure 3. </w:t>
                    </w:r>
                    <w:r w:rsidRPr="00AC4284">
                      <w:t xml:space="preserve">Parallelism within a Single Node of Madrid Cluster. A set of runs on 241605 peak data with a single node with 16 cores with either threads or MPI giving parallelism. Parallelism is either number </w:t>
                    </w:r>
                    <w:r>
                      <w:t xml:space="preserve">of </w:t>
                    </w:r>
                    <w:r w:rsidRPr="00AC4284">
                      <w:t>threads or number of MPI processes.</w:t>
                    </w:r>
                  </w:p>
                </w:txbxContent>
              </v:textbox>
            </v:shape>
            <v:shape id="_x0000_s1034" type="#_x0000_t75" style="position:absolute;left:6304;top:7232;width:2959;height:2313">
              <v:imagedata r:id="rId10" o:title=""/>
            </v:shape>
            <w10:wrap type="square" side="right" anchory="page"/>
          </v:group>
        </w:pict>
      </w:r>
      <w:r w:rsidR="00EF3B11">
        <w:t xml:space="preserve">Fig. 3 illustrates two aspects of parallel performance. Firstly that MPI parallelism outperforms that coming from threads (compare green and blue). Secondly that we get higher performance (compare red and green) when we use the cluster parallelism described in section </w:t>
      </w:r>
      <w:r w:rsidR="00116CA3">
        <w:t>II</w:t>
      </w:r>
      <w:r w:rsidR="00EF3B11">
        <w:t xml:space="preserve">. Figure 3 only looks at parallelism within a single 16 core node whereas </w:t>
      </w:r>
      <w:r w:rsidR="00807351">
        <w:t>Fig</w:t>
      </w:r>
      <w:r w:rsidR="00EF3B11">
        <w:t>s</w:t>
      </w:r>
      <w:r w:rsidR="00807351">
        <w:t>.</w:t>
      </w:r>
      <w:r w:rsidR="00EF3B11">
        <w:t xml:space="preserve"> 4 and 5 extends this to up to 32 nodes where the network overheads impact performance on the runs with larger parallelism. This is especially true on the Madrid cluster which only has Ethernet network links whereas Tempest has Infiniband. Again we find MPI outperforms threading but as described earlier, we only implemented the cluster parallelism (used in all runs in this figure) with MPI. Several of these runs use a mix of thread and MPI parallelism; threads implement peak parallelism and MPI peak and cluster parallelism. All DAVS(3) runs in Figs. 3 to 5 used the efficient model where each peak </w:t>
      </w:r>
      <w:r w:rsidR="00EF3B11" w:rsidRPr="0091426E">
        <w:rPr>
          <w:i/>
        </w:rPr>
        <w:t>x</w:t>
      </w:r>
      <w:r w:rsidR="00EF3B11">
        <w:t xml:space="preserve"> only stores the occupation probability </w:t>
      </w:r>
      <w:r w:rsidR="00EF3B11" w:rsidRPr="0078486F">
        <w:t>M</w:t>
      </w:r>
      <w:r w:rsidR="00EF3B11">
        <w:rPr>
          <w:i/>
          <w:iCs/>
          <w:vertAlign w:val="subscript"/>
        </w:rPr>
        <w:t>x</w:t>
      </w:r>
      <w:r w:rsidR="00EF3B11" w:rsidRPr="0078486F">
        <w:t>(</w:t>
      </w:r>
      <w:r w:rsidR="00EF3B11" w:rsidRPr="0078486F">
        <w:rPr>
          <w:i/>
          <w:iCs/>
        </w:rPr>
        <w:t>k</w:t>
      </w:r>
      <w:r w:rsidR="00EF3B11" w:rsidRPr="0078486F">
        <w:t>)</w:t>
      </w:r>
      <w:r w:rsidR="00EF3B11">
        <w:t xml:space="preserve"> for relevant (i.e. nearby) clusters k. Throughout the run (from 1 to around 25200 clusters in figures), the mean number of clusters </w:t>
      </w:r>
      <w:r w:rsidR="00EF3B11">
        <w:lastRenderedPageBreak/>
        <w:t xml:space="preserve">stored for each peak averaged at most 8 which is &lt; 0.1% of average number of clusters. </w:t>
      </w:r>
    </w:p>
    <w:p w:rsidR="00EF3B11" w:rsidRDefault="00144CC3" w:rsidP="00EF3B11">
      <w:pPr>
        <w:pStyle w:val="NoSpecTabs"/>
      </w:pPr>
      <w:r>
        <w:rPr>
          <w:noProof/>
          <w:lang w:eastAsia="en-US"/>
        </w:rPr>
        <w:pict>
          <v:group id="_x0000_s1067" style="position:absolute;left:0;text-align:left;margin-left:.1pt;margin-top:95.5pt;width:245.7pt;height:368.45pt;z-index:4;mso-position-vertical-relative:page" coordorigin="1027,5816" coordsize="4914,7162">
            <v:group id="_x0000_s1039" style="position:absolute;left:1086;top:5816;width:4855;height:3734" coordorigin="1148,4062" coordsize="4855,4134">
              <v:shape id="_x0000_s1036" type="#_x0000_t75" style="position:absolute;left:1148;top:4062;width:4855;height:2424">
                <v:imagedata r:id="rId11" o:title=""/>
              </v:shape>
              <v:shape id="Text Box 2" o:spid="_x0000_s1038" type="#_x0000_t202" style="position:absolute;left:1170;top:6300;width:4730;height:1896;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DhYZQ7KAIAAE4EAAAOAAAAAAAAAAAAAAAAAC4CAABkcnMvZTJvRG9j&#10;LnhtbFBLAQItABQABgAIAAAAIQBIWydy2wAAAAcBAAAPAAAAAAAAAAAAAAAAAIIEAABkcnMvZG93&#10;bnJldi54bWxQSwUGAAAAAAQABADzAAAAigUAAAAA&#10;" filled="f" stroked="f">
                <v:textbox>
                  <w:txbxContent>
                    <w:p w:rsidR="00144CC3" w:rsidRPr="00F41F74" w:rsidRDefault="00144CC3" w:rsidP="0069761C">
                      <w:pPr>
                        <w:pStyle w:val="figurecaption"/>
                        <w:numPr>
                          <w:ilvl w:val="0"/>
                          <w:numId w:val="0"/>
                        </w:numPr>
                      </w:pPr>
                      <w:r>
                        <w:t>Figure 4. Speedups for several runs on Madrid from sequential through 128 way parallelism defined as product of number of threads per process and number of MPI processes. We look at different choices for MPI processes which are either inside nodes or on separate nodes. For example 16-way parallelism shows 3 choices with thread count 1:16 processes on one node (the fastest), 2 processes on 8 nodes and 8 processes on 2 nodes.</w:t>
                      </w:r>
                      <w:r w:rsidRPr="00E423CA">
                        <w:t xml:space="preserve"> </w:t>
                      </w:r>
                    </w:p>
                  </w:txbxContent>
                </v:textbox>
              </v:shape>
            </v:group>
            <v:group id="_x0000_s1042" style="position:absolute;left:1027;top:9360;width:4855;height:3618" coordorigin="1077,7803" coordsize="4855,3618">
              <v:shape id="_x0000_s1040" type="#_x0000_t75" style="position:absolute;left:1077;top:7803;width:4855;height:2660">
                <v:imagedata r:id="rId12" o:title=""/>
              </v:shape>
              <v:shape id="Text Box 2" o:spid="_x0000_s1041" type="#_x0000_t202" style="position:absolute;left:1139;top:10332;width:4713;height:1089;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HGwOlSkCAABOBAAADgAAAAAAAAAAAAAAAAAuAgAAZHJzL2Uyb0Rv&#10;Yy54bWxQSwECLQAUAAYACAAAACEASFsnctsAAAAHAQAADwAAAAAAAAAAAAAAAACDBAAAZHJzL2Rv&#10;d25yZXYueG1sUEsFBgAAAAAEAAQA8wAAAIsFAAAAAA==&#10;" filled="f" stroked="f">
                <v:textbox>
                  <w:txbxContent>
                    <w:p w:rsidR="00144CC3" w:rsidRDefault="00144CC3" w:rsidP="0069761C">
                      <w:pPr>
                        <w:pStyle w:val="figurecaption"/>
                        <w:numPr>
                          <w:ilvl w:val="0"/>
                          <w:numId w:val="0"/>
                        </w:numPr>
                      </w:pPr>
                      <w:r>
                        <w:t>Figure 5. Speedups for several runs on Tempest from 8-way through 384 way MPI  parallelism with one thread per process. We look at different choices for MPI processes which are either inside nodes or on separate nodes.</w:t>
                      </w:r>
                    </w:p>
                  </w:txbxContent>
                </v:textbox>
              </v:shape>
            </v:group>
            <w10:wrap type="topAndBottom" anchory="page"/>
          </v:group>
        </w:pict>
      </w:r>
      <w:r w:rsidR="008C314D">
        <w:t>Note that</w:t>
      </w:r>
      <w:r w:rsidR="00EF3B11">
        <w:t xml:space="preserve"> parallel clustering</w:t>
      </w:r>
      <w:r w:rsidR="0084761E">
        <w:t xml:space="preserve"> has</w:t>
      </w:r>
    </w:p>
    <w:p w:rsidR="00EF3B11" w:rsidRDefault="00EF3B11" w:rsidP="00EF3B11">
      <w:pPr>
        <w:pStyle w:val="NoSpecTabs"/>
        <w:numPr>
          <w:ilvl w:val="0"/>
          <w:numId w:val="25"/>
        </w:numPr>
      </w:pPr>
      <w:r w:rsidRPr="00160F39">
        <w:rPr>
          <w:b/>
        </w:rPr>
        <w:t>Inefficien</w:t>
      </w:r>
      <w:r w:rsidR="0084761E" w:rsidRPr="00160F39">
        <w:rPr>
          <w:b/>
        </w:rPr>
        <w:t>cies</w:t>
      </w:r>
      <w:r>
        <w:t xml:space="preserve"> in that it is not optimally load balanced. We currently decompose problem so there are equal number of peaks in each process. This leads to a factor of 2-4 variation in number of clusters per node. For example the case with 32 MPI processes in </w:t>
      </w:r>
      <w:r w:rsidR="00807351">
        <w:t>Fig.</w:t>
      </w:r>
      <w:r>
        <w:t xml:space="preserve"> 4 finishes with an average of 789 clusters per node while the minimum number is</w:t>
      </w:r>
      <w:r w:rsidRPr="007522E9">
        <w:t xml:space="preserve"> 511</w:t>
      </w:r>
      <w:r>
        <w:t>and the maximum 1391.</w:t>
      </w:r>
    </w:p>
    <w:p w:rsidR="00EF3B11" w:rsidRDefault="00EF3B11" w:rsidP="00EF3B11">
      <w:pPr>
        <w:pStyle w:val="NoSpecTabs"/>
        <w:numPr>
          <w:ilvl w:val="0"/>
          <w:numId w:val="25"/>
        </w:numPr>
      </w:pPr>
      <w:r w:rsidRPr="00160F39">
        <w:rPr>
          <w:b/>
        </w:rPr>
        <w:t>Efficien</w:t>
      </w:r>
      <w:r w:rsidR="0084761E" w:rsidRPr="00160F39">
        <w:rPr>
          <w:b/>
        </w:rPr>
        <w:t>cies</w:t>
      </w:r>
      <w:r>
        <w:t xml:space="preserve"> as it naturally spreads splitting over the full region of peaks and this implies that cases with just one MPI process (and any number of threads) need slower annealing to get same number of clusters as runs with more than 4 MPI processes.</w:t>
      </w:r>
    </w:p>
    <w:p w:rsidR="00160F39" w:rsidRDefault="00EF3B11" w:rsidP="00E944B9">
      <w:pPr>
        <w:pStyle w:val="NoSpecTabs"/>
      </w:pPr>
      <w:r>
        <w:t>The parallel performance is currently limited by the load imbalance effect (a) and MPI communication overheads s</w:t>
      </w:r>
      <w:r w:rsidR="0084761E">
        <w:t xml:space="preserve">o </w:t>
      </w:r>
      <w:r>
        <w:t>that 64 way parallelism is good choice for this 241</w:t>
      </w:r>
      <w:r w:rsidR="0084761E">
        <w:t>,</w:t>
      </w:r>
      <w:r>
        <w:t xml:space="preserve">605 peak dataset on Madrid and 120 way (30 Tempest nodes with 4 MPI processes in each node) gives best speedup on Tempest. There is also the usual effects that memory bandwidth limits the useful parallelism on each node. We intend tests on </w:t>
      </w:r>
      <w:r>
        <w:lastRenderedPageBreak/>
        <w:t>larger datasets where higher levels of parallelism will be optimal. The “production” execution time used in runs reported here vary from 2 to 10 hours (dependent on annealing schedule) on the 8 node Madrid cluster which has rather old (2008) AMD processors. Tempest is a factor 1.8</w:t>
      </w:r>
      <w:r w:rsidR="00160F39">
        <w:t xml:space="preserve"> </w:t>
      </w:r>
      <w:r>
        <w:t xml:space="preserve"> faster.</w:t>
      </w:r>
    </w:p>
    <w:p w:rsidR="00A53F2F" w:rsidRDefault="00A53F2F" w:rsidP="00A53F2F">
      <w:pPr>
        <w:pStyle w:val="Heading1"/>
      </w:pPr>
      <w:r>
        <w:t>DAVS proteomics Evalaution</w:t>
      </w:r>
    </w:p>
    <w:p w:rsidR="00DA3120" w:rsidRDefault="00DA3120" w:rsidP="00DA3120">
      <w:pPr>
        <w:pStyle w:val="Heading2"/>
        <w:tabs>
          <w:tab w:val="clear" w:pos="360"/>
          <w:tab w:val="clear" w:pos="2520"/>
          <w:tab w:val="clear" w:pos="5040"/>
          <w:tab w:val="clear" w:pos="7560"/>
          <w:tab w:val="clear" w:pos="10224"/>
        </w:tabs>
        <w:spacing w:before="200" w:after="0" w:line="240" w:lineRule="exact"/>
        <w:ind w:left="576" w:hanging="576"/>
        <w:contextualSpacing/>
      </w:pPr>
      <w:r>
        <w:t>Characteristics of Clustering Solutions</w:t>
      </w:r>
    </w:p>
    <w:p w:rsidR="00DA3120" w:rsidRDefault="00144CC3" w:rsidP="00DA3120">
      <w:r>
        <w:rPr>
          <w:noProof/>
        </w:rPr>
        <w:pict>
          <v:group id="_x0000_s1095" style="position:absolute;left:0;text-align:left;margin-left:320.25pt;margin-top:427.45pt;width:252pt;height:242.7pt;z-index:8;mso-position-horizontal-relative:page;mso-position-vertical-relative:page" coordorigin="6296,7426" coordsize="5040,4767">
            <v:shape id="Picture 9" o:spid="_x0000_s1096" type="#_x0000_t75" style="position:absolute;left:6296;top:7426;width:5040;height:3308;visibility:visible;mso-wrap-style:square;mso-width-percent:0;mso-height-percent:0;mso-wrap-distance-left:9pt;mso-wrap-distance-top:0;mso-wrap-distance-right:9pt;mso-wrap-distance-bottom:0;mso-position-horizontal-relative:text;mso-position-vertical-relative:page;mso-width-percent:0;mso-height-percent:0;mso-width-relative:page;mso-height-relative:page">
              <v:imagedata r:id="rId13" o:title=""/>
            </v:shape>
            <v:shape id="Text Box 2" o:spid="_x0000_s1097" type="#_x0000_t202" style="position:absolute;left:6413;top:10523;width:4744;height:1670;visibility:visible;mso-wrap-distance-left:9pt;mso-wrap-distance-top:3.6pt;mso-wrap-distance-right:9pt;mso-wrap-distance-bottom:3.6pt;mso-position-horizontal-relative:text;mso-position-vertical-relative:page;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2Bj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5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zttgYykCAABOBAAADgAAAAAAAAAAAAAAAAAuAgAAZHJzL2Uyb0Rv&#10;Yy54bWxQSwECLQAUAAYACAAAACEASFsnctsAAAAHAQAADwAAAAAAAAAAAAAAAACDBAAAZHJzL2Rv&#10;d25yZXYueG1sUEsFBgAAAAAEAAQA8wAAAIsFAAAAAA==&#10;" filled="f" stroked="f">
              <v:textbox>
                <w:txbxContent>
                  <w:p w:rsidR="00144CC3" w:rsidRDefault="00144CC3" w:rsidP="00160F39">
                    <w:pPr>
                      <w:pStyle w:val="figurecaption"/>
                      <w:numPr>
                        <w:ilvl w:val="0"/>
                        <w:numId w:val="0"/>
                      </w:numPr>
                    </w:pPr>
                    <w:r>
                      <w:t>Figure 6. Variation of cluster count in DAVS(2) and DA2D as a function of the annealing temperature as it is reduced from left to right. Changes in strategy give glitches with discontinuity in cluster count. Particularly blatant is a crude switching on of a check on closeness of cluster centers. The addition of the Sponge (trimming) factor has less impact as that effect is itself annealed as described in formalism. Note clusters with one member are EXCLUDED from DAVS(2) as in Sponge. They are INCLUDED in DA2D</w:t>
                    </w:r>
                  </w:p>
                </w:txbxContent>
              </v:textbox>
            </v:shape>
            <w10:wrap type="topAndBottom" anchorx="page" anchory="page"/>
          </v:group>
        </w:pict>
      </w:r>
      <w:r w:rsidR="00DA3120">
        <w:t>We present in table 1, some summary statistics over the clusterings considered here. We list errors which are just the mean squared scaled differences between peaks and cluster centers averaged over peaks x in cluster.</w:t>
      </w:r>
    </w:p>
    <w:p w:rsidR="00DA3120" w:rsidRDefault="00DA3120" w:rsidP="00DA3120">
      <w:r>
        <w:tab/>
        <w:t>Error(</w:t>
      </w:r>
      <w:r w:rsidR="00F2683B">
        <w:t>m/Z</w:t>
      </w:r>
      <w:r>
        <w:t>) = ((</w:t>
      </w:r>
      <w:r w:rsidR="00F2683B">
        <w:t>m/Z</w:t>
      </w:r>
      <w:r>
        <w:t>|</w:t>
      </w:r>
      <w:r w:rsidRPr="00537DB0">
        <w:rPr>
          <w:vertAlign w:val="subscript"/>
        </w:rPr>
        <w:t>cluster center</w:t>
      </w:r>
      <w:r>
        <w:t xml:space="preserve"> – </w:t>
      </w:r>
      <w:r w:rsidR="00F2683B">
        <w:t>m/Z</w:t>
      </w:r>
      <w:r>
        <w:t>|</w:t>
      </w:r>
      <w:r w:rsidRPr="00537DB0">
        <w:rPr>
          <w:i/>
          <w:vertAlign w:val="subscript"/>
        </w:rPr>
        <w:t>x</w:t>
      </w:r>
      <w:r>
        <w:t xml:space="preserve"> )/</w:t>
      </w:r>
      <w:r w:rsidRPr="00537DB0">
        <w:t xml:space="preserve"> </w:t>
      </w:r>
      <w:r>
        <w:sym w:font="Symbol" w:char="F064"/>
      </w:r>
      <w:r>
        <w:t>(</w:t>
      </w:r>
      <w:r w:rsidR="00F2683B">
        <w:t>m/Z</w:t>
      </w:r>
      <w:r>
        <w:t>))</w:t>
      </w:r>
      <w:r w:rsidRPr="00537DB0">
        <w:rPr>
          <w:vertAlign w:val="superscript"/>
        </w:rPr>
        <w:t>2</w:t>
      </w:r>
      <w:r>
        <w:t xml:space="preserve"> </w:t>
      </w:r>
      <w:r>
        <w:tab/>
        <w:t>(18)</w:t>
      </w:r>
    </w:p>
    <w:p w:rsidR="00DA3120" w:rsidRDefault="00DA3120" w:rsidP="00DA3120">
      <w:r>
        <w:tab/>
        <w:t>Error(RT) = ((RT|</w:t>
      </w:r>
      <w:r w:rsidRPr="00537DB0">
        <w:rPr>
          <w:vertAlign w:val="subscript"/>
        </w:rPr>
        <w:t>cluster center</w:t>
      </w:r>
      <w:r>
        <w:t xml:space="preserve"> – RT|</w:t>
      </w:r>
      <w:r w:rsidRPr="00537DB0">
        <w:rPr>
          <w:i/>
          <w:vertAlign w:val="subscript"/>
        </w:rPr>
        <w:t>x</w:t>
      </w:r>
      <w:r>
        <w:t xml:space="preserve"> )/</w:t>
      </w:r>
      <w:r w:rsidRPr="00537DB0">
        <w:t xml:space="preserve"> </w:t>
      </w:r>
      <w:r>
        <w:sym w:font="Symbol" w:char="F064"/>
      </w:r>
      <w:r>
        <w:t>(RT))</w:t>
      </w:r>
      <w:r w:rsidRPr="00537DB0">
        <w:rPr>
          <w:vertAlign w:val="superscript"/>
        </w:rPr>
        <w:t>2</w:t>
      </w:r>
      <w:r>
        <w:t xml:space="preserve"> </w:t>
      </w:r>
      <w:r>
        <w:tab/>
        <w:t>(19)</w:t>
      </w:r>
    </w:p>
    <w:p w:rsidR="00DA3120" w:rsidRPr="006E1079" w:rsidRDefault="00DA3120" w:rsidP="00DA3120">
      <w:r>
        <w:t xml:space="preserve">which added together give </w:t>
      </w:r>
      <w:r>
        <w:sym w:font="Symbol" w:char="F044"/>
      </w:r>
      <w:r w:rsidRPr="00537DB0">
        <w:rPr>
          <w:vertAlign w:val="subscript"/>
        </w:rPr>
        <w:t>2D</w:t>
      </w:r>
      <w:r>
        <w:t>(</w:t>
      </w:r>
      <w:r w:rsidRPr="00537DB0">
        <w:rPr>
          <w:i/>
        </w:rPr>
        <w:t>x</w:t>
      </w:r>
      <w:r>
        <w:t>) defined in (16).</w:t>
      </w:r>
    </w:p>
    <w:tbl>
      <w:tblPr>
        <w:tblW w:w="475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14" w:type="dxa"/>
        </w:tblCellMar>
        <w:tblLook w:val="04A0" w:firstRow="1" w:lastRow="0" w:firstColumn="1" w:lastColumn="0" w:noHBand="0" w:noVBand="1"/>
      </w:tblPr>
      <w:tblGrid>
        <w:gridCol w:w="712"/>
        <w:gridCol w:w="667"/>
        <w:gridCol w:w="523"/>
        <w:gridCol w:w="594"/>
        <w:gridCol w:w="594"/>
        <w:gridCol w:w="482"/>
        <w:gridCol w:w="553"/>
        <w:gridCol w:w="630"/>
      </w:tblGrid>
      <w:tr w:rsidR="00B732CE" w:rsidRPr="002C7C3E" w:rsidTr="00854888">
        <w:trPr>
          <w:trHeight w:val="215"/>
          <w:jc w:val="right"/>
        </w:trPr>
        <w:tc>
          <w:tcPr>
            <w:tcW w:w="4755" w:type="dxa"/>
            <w:gridSpan w:val="8"/>
            <w:shd w:val="clear" w:color="auto" w:fill="auto"/>
          </w:tcPr>
          <w:p w:rsidR="00B732CE" w:rsidRPr="00C50507" w:rsidRDefault="00B732CE" w:rsidP="00854888">
            <w:pPr>
              <w:pStyle w:val="Spacebefore"/>
              <w:jc w:val="center"/>
              <w:rPr>
                <w:b/>
                <w:sz w:val="16"/>
                <w:szCs w:val="16"/>
              </w:rPr>
            </w:pPr>
            <w:r w:rsidRPr="00C50507">
              <w:rPr>
                <w:b/>
                <w:sz w:val="16"/>
                <w:szCs w:val="16"/>
              </w:rPr>
              <w:t>Table 1:  Basic Statistics</w:t>
            </w:r>
          </w:p>
        </w:tc>
      </w:tr>
      <w:tr w:rsidR="00B732CE" w:rsidRPr="002C7C3E" w:rsidTr="00854888">
        <w:trPr>
          <w:trHeight w:val="521"/>
          <w:jc w:val="right"/>
        </w:trPr>
        <w:tc>
          <w:tcPr>
            <w:tcW w:w="712" w:type="dxa"/>
            <w:vMerge w:val="restart"/>
            <w:shd w:val="clear" w:color="auto" w:fill="auto"/>
            <w:noWrap/>
            <w:vAlign w:val="center"/>
          </w:tcPr>
          <w:p w:rsidR="00B732CE" w:rsidRPr="00C50507" w:rsidRDefault="00B732CE" w:rsidP="00854888">
            <w:pPr>
              <w:pStyle w:val="Spacebefore"/>
              <w:jc w:val="center"/>
              <w:rPr>
                <w:b/>
                <w:sz w:val="16"/>
                <w:szCs w:val="16"/>
              </w:rPr>
            </w:pPr>
            <w:r w:rsidRPr="00C50507">
              <w:rPr>
                <w:b/>
                <w:sz w:val="16"/>
                <w:szCs w:val="16"/>
              </w:rPr>
              <w:t>Method</w:t>
            </w:r>
          </w:p>
        </w:tc>
        <w:tc>
          <w:tcPr>
            <w:tcW w:w="667" w:type="dxa"/>
            <w:vMerge w:val="restart"/>
            <w:shd w:val="clear" w:color="auto" w:fill="auto"/>
            <w:noWrap/>
            <w:vAlign w:val="center"/>
          </w:tcPr>
          <w:p w:rsidR="00B732CE" w:rsidRPr="00C50507" w:rsidRDefault="00B732CE" w:rsidP="00854888">
            <w:pPr>
              <w:pStyle w:val="Spacebefore"/>
              <w:jc w:val="center"/>
              <w:rPr>
                <w:b/>
                <w:sz w:val="16"/>
                <w:szCs w:val="16"/>
              </w:rPr>
            </w:pPr>
            <w:r w:rsidRPr="00C50507">
              <w:rPr>
                <w:b/>
                <w:sz w:val="16"/>
                <w:szCs w:val="16"/>
              </w:rPr>
              <w:t xml:space="preserve">Number </w:t>
            </w:r>
          </w:p>
          <w:p w:rsidR="00B732CE" w:rsidRPr="00C50507" w:rsidRDefault="00B732CE" w:rsidP="00854888">
            <w:pPr>
              <w:pStyle w:val="Spacebefore"/>
              <w:jc w:val="center"/>
              <w:rPr>
                <w:b/>
                <w:sz w:val="16"/>
                <w:szCs w:val="16"/>
              </w:rPr>
            </w:pPr>
            <w:r w:rsidRPr="00C50507">
              <w:rPr>
                <w:b/>
                <w:sz w:val="16"/>
                <w:szCs w:val="16"/>
              </w:rPr>
              <w:t>Clusters</w:t>
            </w:r>
          </w:p>
        </w:tc>
        <w:tc>
          <w:tcPr>
            <w:tcW w:w="2193" w:type="dxa"/>
            <w:gridSpan w:val="4"/>
            <w:shd w:val="clear" w:color="auto" w:fill="auto"/>
          </w:tcPr>
          <w:p w:rsidR="00B732CE" w:rsidRPr="00C50507" w:rsidRDefault="00B732CE" w:rsidP="00854888">
            <w:pPr>
              <w:pStyle w:val="Spacebefore"/>
              <w:jc w:val="center"/>
              <w:rPr>
                <w:b/>
                <w:sz w:val="16"/>
                <w:szCs w:val="16"/>
              </w:rPr>
            </w:pPr>
            <w:r w:rsidRPr="00C50507">
              <w:rPr>
                <w:b/>
                <w:sz w:val="16"/>
                <w:szCs w:val="16"/>
              </w:rPr>
              <w:t xml:space="preserve">Number of Clusters with given occupation count </w:t>
            </w:r>
          </w:p>
        </w:tc>
        <w:tc>
          <w:tcPr>
            <w:tcW w:w="1183" w:type="dxa"/>
            <w:gridSpan w:val="2"/>
            <w:shd w:val="clear" w:color="auto" w:fill="auto"/>
          </w:tcPr>
          <w:p w:rsidR="00B732CE" w:rsidRPr="00C50507" w:rsidRDefault="00B732CE" w:rsidP="00854888">
            <w:pPr>
              <w:pStyle w:val="Spacebefore"/>
              <w:jc w:val="center"/>
              <w:rPr>
                <w:b/>
                <w:sz w:val="16"/>
                <w:szCs w:val="16"/>
              </w:rPr>
            </w:pPr>
            <w:r w:rsidRPr="00C50507">
              <w:rPr>
                <w:b/>
                <w:sz w:val="16"/>
                <w:szCs w:val="16"/>
              </w:rPr>
              <w:t>Count &gt; 30</w:t>
            </w:r>
          </w:p>
          <w:p w:rsidR="00B732CE" w:rsidRPr="00C50507" w:rsidRDefault="00B732CE" w:rsidP="00854888">
            <w:pPr>
              <w:pStyle w:val="Spacebefore"/>
              <w:jc w:val="center"/>
              <w:rPr>
                <w:b/>
                <w:sz w:val="16"/>
                <w:szCs w:val="16"/>
              </w:rPr>
            </w:pPr>
            <w:r w:rsidRPr="00C50507">
              <w:rPr>
                <w:b/>
                <w:sz w:val="16"/>
                <w:szCs w:val="16"/>
              </w:rPr>
              <w:t>Scaled Error</w:t>
            </w:r>
          </w:p>
        </w:tc>
      </w:tr>
      <w:tr w:rsidR="00B732CE" w:rsidRPr="002C7C3E" w:rsidTr="00854888">
        <w:trPr>
          <w:trHeight w:val="350"/>
          <w:jc w:val="right"/>
        </w:trPr>
        <w:tc>
          <w:tcPr>
            <w:tcW w:w="712" w:type="dxa"/>
            <w:vMerge/>
            <w:shd w:val="clear" w:color="auto" w:fill="auto"/>
            <w:noWrap/>
            <w:vAlign w:val="center"/>
            <w:hideMark/>
          </w:tcPr>
          <w:p w:rsidR="00B732CE" w:rsidRPr="00C50507" w:rsidRDefault="00B732CE" w:rsidP="00854888">
            <w:pPr>
              <w:pStyle w:val="Spacebefore"/>
              <w:jc w:val="center"/>
              <w:rPr>
                <w:b/>
                <w:sz w:val="16"/>
                <w:szCs w:val="16"/>
              </w:rPr>
            </w:pPr>
          </w:p>
        </w:tc>
        <w:tc>
          <w:tcPr>
            <w:tcW w:w="667" w:type="dxa"/>
            <w:vMerge/>
            <w:shd w:val="clear" w:color="auto" w:fill="auto"/>
            <w:noWrap/>
            <w:vAlign w:val="center"/>
            <w:hideMark/>
          </w:tcPr>
          <w:p w:rsidR="00B732CE" w:rsidRPr="00C50507" w:rsidRDefault="00B732CE" w:rsidP="00854888">
            <w:pPr>
              <w:pStyle w:val="Spacebefore"/>
              <w:jc w:val="center"/>
              <w:rPr>
                <w:b/>
                <w:sz w:val="16"/>
                <w:szCs w:val="16"/>
              </w:rPr>
            </w:pPr>
          </w:p>
        </w:tc>
        <w:tc>
          <w:tcPr>
            <w:tcW w:w="523" w:type="dxa"/>
            <w:shd w:val="clear" w:color="auto" w:fill="auto"/>
            <w:vAlign w:val="center"/>
          </w:tcPr>
          <w:p w:rsidR="00B732CE" w:rsidRPr="00C50507" w:rsidRDefault="00B732CE" w:rsidP="00854888">
            <w:pPr>
              <w:pStyle w:val="Spacebefore"/>
              <w:jc w:val="center"/>
              <w:rPr>
                <w:b/>
                <w:sz w:val="16"/>
                <w:szCs w:val="16"/>
              </w:rPr>
            </w:pPr>
            <w:r w:rsidRPr="00C50507">
              <w:rPr>
                <w:b/>
                <w:sz w:val="16"/>
                <w:szCs w:val="16"/>
              </w:rPr>
              <w:t>1</w:t>
            </w:r>
          </w:p>
        </w:tc>
        <w:tc>
          <w:tcPr>
            <w:tcW w:w="594" w:type="dxa"/>
            <w:shd w:val="clear" w:color="auto" w:fill="auto"/>
            <w:noWrap/>
            <w:vAlign w:val="center"/>
            <w:hideMark/>
          </w:tcPr>
          <w:p w:rsidR="00B732CE" w:rsidRPr="00C50507" w:rsidRDefault="00B732CE" w:rsidP="00854888">
            <w:pPr>
              <w:pStyle w:val="Spacebefore"/>
              <w:jc w:val="center"/>
              <w:rPr>
                <w:b/>
                <w:sz w:val="16"/>
                <w:szCs w:val="16"/>
              </w:rPr>
            </w:pPr>
            <w:r w:rsidRPr="00C50507">
              <w:rPr>
                <w:b/>
                <w:sz w:val="16"/>
                <w:szCs w:val="16"/>
              </w:rPr>
              <w:t>2</w:t>
            </w:r>
          </w:p>
        </w:tc>
        <w:tc>
          <w:tcPr>
            <w:tcW w:w="594" w:type="dxa"/>
            <w:shd w:val="clear" w:color="auto" w:fill="auto"/>
            <w:vAlign w:val="center"/>
          </w:tcPr>
          <w:p w:rsidR="00B732CE" w:rsidRPr="00C50507" w:rsidRDefault="00B732CE" w:rsidP="00854888">
            <w:pPr>
              <w:pStyle w:val="Spacebefore"/>
              <w:jc w:val="center"/>
              <w:rPr>
                <w:b/>
                <w:sz w:val="16"/>
                <w:szCs w:val="16"/>
              </w:rPr>
            </w:pPr>
            <w:r w:rsidRPr="00C50507">
              <w:rPr>
                <w:b/>
                <w:sz w:val="16"/>
                <w:szCs w:val="16"/>
              </w:rPr>
              <w:t>&gt;2</w:t>
            </w:r>
          </w:p>
        </w:tc>
        <w:tc>
          <w:tcPr>
            <w:tcW w:w="482" w:type="dxa"/>
            <w:shd w:val="clear" w:color="auto" w:fill="auto"/>
            <w:noWrap/>
            <w:vAlign w:val="center"/>
            <w:hideMark/>
          </w:tcPr>
          <w:p w:rsidR="00B732CE" w:rsidRPr="00C50507" w:rsidRDefault="00B732CE" w:rsidP="00854888">
            <w:pPr>
              <w:pStyle w:val="Spacebefore"/>
              <w:jc w:val="center"/>
              <w:rPr>
                <w:b/>
                <w:sz w:val="16"/>
                <w:szCs w:val="16"/>
              </w:rPr>
            </w:pPr>
            <w:r w:rsidRPr="00C50507">
              <w:rPr>
                <w:b/>
                <w:sz w:val="16"/>
                <w:szCs w:val="16"/>
              </w:rPr>
              <w:t>&gt;30</w:t>
            </w:r>
          </w:p>
        </w:tc>
        <w:tc>
          <w:tcPr>
            <w:tcW w:w="553" w:type="dxa"/>
            <w:shd w:val="clear" w:color="auto" w:fill="auto"/>
          </w:tcPr>
          <w:p w:rsidR="00B732CE" w:rsidRPr="00C50507" w:rsidRDefault="00F2683B" w:rsidP="00854888">
            <w:pPr>
              <w:pStyle w:val="Spacebefore"/>
              <w:jc w:val="center"/>
              <w:rPr>
                <w:b/>
                <w:sz w:val="16"/>
                <w:szCs w:val="16"/>
              </w:rPr>
            </w:pPr>
            <w:r>
              <w:rPr>
                <w:b/>
                <w:sz w:val="16"/>
                <w:szCs w:val="16"/>
              </w:rPr>
              <w:t>m/Z</w:t>
            </w:r>
          </w:p>
        </w:tc>
        <w:tc>
          <w:tcPr>
            <w:tcW w:w="630" w:type="dxa"/>
            <w:shd w:val="clear" w:color="auto" w:fill="auto"/>
          </w:tcPr>
          <w:p w:rsidR="00B732CE" w:rsidRPr="00C50507" w:rsidRDefault="00B732CE" w:rsidP="00854888">
            <w:pPr>
              <w:pStyle w:val="Spacebefore"/>
              <w:jc w:val="center"/>
              <w:rPr>
                <w:b/>
                <w:sz w:val="16"/>
                <w:szCs w:val="16"/>
              </w:rPr>
            </w:pPr>
            <w:r w:rsidRPr="00C50507">
              <w:rPr>
                <w:b/>
                <w:sz w:val="16"/>
                <w:szCs w:val="16"/>
              </w:rPr>
              <w:t>RT</w:t>
            </w:r>
          </w:p>
        </w:tc>
      </w:tr>
      <w:tr w:rsidR="00B732CE" w:rsidRPr="002C7C3E" w:rsidTr="00854888">
        <w:trPr>
          <w:trHeight w:val="190"/>
          <w:jc w:val="right"/>
        </w:trPr>
        <w:tc>
          <w:tcPr>
            <w:tcW w:w="712" w:type="dxa"/>
            <w:shd w:val="clear" w:color="auto" w:fill="auto"/>
            <w:noWrap/>
            <w:hideMark/>
          </w:tcPr>
          <w:p w:rsidR="00B732CE" w:rsidRPr="00C50507" w:rsidRDefault="00B732CE" w:rsidP="00854888">
            <w:pPr>
              <w:pStyle w:val="NoSpacing"/>
              <w:jc w:val="center"/>
              <w:rPr>
                <w:rFonts w:eastAsia="Calibri"/>
                <w:sz w:val="16"/>
                <w:szCs w:val="22"/>
              </w:rPr>
            </w:pPr>
            <w:r w:rsidRPr="00C50507">
              <w:rPr>
                <w:rFonts w:eastAsia="Calibri"/>
                <w:sz w:val="16"/>
                <w:szCs w:val="22"/>
              </w:rPr>
              <w:t>DAVS(1)</w:t>
            </w:r>
          </w:p>
        </w:tc>
        <w:tc>
          <w:tcPr>
            <w:tcW w:w="667"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73238</w:t>
            </w:r>
          </w:p>
        </w:tc>
        <w:tc>
          <w:tcPr>
            <w:tcW w:w="52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42815</w:t>
            </w:r>
          </w:p>
        </w:tc>
        <w:tc>
          <w:tcPr>
            <w:tcW w:w="594"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10677</w:t>
            </w:r>
          </w:p>
        </w:tc>
        <w:tc>
          <w:tcPr>
            <w:tcW w:w="594"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19746</w:t>
            </w:r>
          </w:p>
        </w:tc>
        <w:tc>
          <w:tcPr>
            <w:tcW w:w="482"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1111</w:t>
            </w:r>
          </w:p>
        </w:tc>
        <w:tc>
          <w:tcPr>
            <w:tcW w:w="55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036</w:t>
            </w:r>
          </w:p>
        </w:tc>
        <w:tc>
          <w:tcPr>
            <w:tcW w:w="630"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056</w:t>
            </w:r>
          </w:p>
        </w:tc>
      </w:tr>
      <w:tr w:rsidR="00B732CE" w:rsidRPr="002C7C3E" w:rsidTr="00854888">
        <w:trPr>
          <w:trHeight w:val="208"/>
          <w:jc w:val="right"/>
        </w:trPr>
        <w:tc>
          <w:tcPr>
            <w:tcW w:w="712" w:type="dxa"/>
            <w:shd w:val="clear" w:color="auto" w:fill="auto"/>
            <w:noWrap/>
            <w:hideMark/>
          </w:tcPr>
          <w:p w:rsidR="00B732CE" w:rsidRPr="00C50507" w:rsidRDefault="00B732CE" w:rsidP="00854888">
            <w:pPr>
              <w:pStyle w:val="NoSpacing"/>
              <w:jc w:val="center"/>
              <w:rPr>
                <w:rFonts w:eastAsia="Calibri"/>
                <w:sz w:val="16"/>
                <w:szCs w:val="22"/>
              </w:rPr>
            </w:pPr>
            <w:r w:rsidRPr="00C50507">
              <w:rPr>
                <w:rFonts w:eastAsia="Calibri"/>
                <w:sz w:val="16"/>
                <w:szCs w:val="22"/>
              </w:rPr>
              <w:t>DAVS(2)</w:t>
            </w:r>
          </w:p>
        </w:tc>
        <w:tc>
          <w:tcPr>
            <w:tcW w:w="667"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54055</w:t>
            </w:r>
          </w:p>
        </w:tc>
        <w:tc>
          <w:tcPr>
            <w:tcW w:w="52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19449</w:t>
            </w:r>
          </w:p>
        </w:tc>
        <w:tc>
          <w:tcPr>
            <w:tcW w:w="594"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10824</w:t>
            </w:r>
          </w:p>
        </w:tc>
        <w:tc>
          <w:tcPr>
            <w:tcW w:w="594"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23781</w:t>
            </w:r>
          </w:p>
        </w:tc>
        <w:tc>
          <w:tcPr>
            <w:tcW w:w="482"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1257</w:t>
            </w:r>
          </w:p>
        </w:tc>
        <w:tc>
          <w:tcPr>
            <w:tcW w:w="55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079</w:t>
            </w:r>
          </w:p>
        </w:tc>
        <w:tc>
          <w:tcPr>
            <w:tcW w:w="630"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100</w:t>
            </w:r>
          </w:p>
        </w:tc>
      </w:tr>
      <w:tr w:rsidR="00B732CE" w:rsidRPr="002C7C3E" w:rsidTr="00854888">
        <w:trPr>
          <w:trHeight w:val="145"/>
          <w:jc w:val="right"/>
        </w:trPr>
        <w:tc>
          <w:tcPr>
            <w:tcW w:w="712"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DAVS(3)</w:t>
            </w:r>
          </w:p>
        </w:tc>
        <w:tc>
          <w:tcPr>
            <w:tcW w:w="667"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41929</w:t>
            </w:r>
          </w:p>
        </w:tc>
        <w:tc>
          <w:tcPr>
            <w:tcW w:w="52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13708</w:t>
            </w:r>
          </w:p>
        </w:tc>
        <w:tc>
          <w:tcPr>
            <w:tcW w:w="594"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7163</w:t>
            </w:r>
          </w:p>
        </w:tc>
        <w:tc>
          <w:tcPr>
            <w:tcW w:w="594"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21058</w:t>
            </w:r>
          </w:p>
        </w:tc>
        <w:tc>
          <w:tcPr>
            <w:tcW w:w="482"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1597</w:t>
            </w:r>
          </w:p>
        </w:tc>
        <w:tc>
          <w:tcPr>
            <w:tcW w:w="55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247</w:t>
            </w:r>
          </w:p>
        </w:tc>
        <w:tc>
          <w:tcPr>
            <w:tcW w:w="630"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290</w:t>
            </w:r>
          </w:p>
        </w:tc>
      </w:tr>
      <w:tr w:rsidR="00B732CE" w:rsidRPr="002C7C3E" w:rsidTr="00854888">
        <w:trPr>
          <w:trHeight w:val="127"/>
          <w:jc w:val="right"/>
        </w:trPr>
        <w:tc>
          <w:tcPr>
            <w:tcW w:w="712" w:type="dxa"/>
            <w:shd w:val="clear" w:color="auto" w:fill="auto"/>
            <w:noWrap/>
            <w:hideMark/>
          </w:tcPr>
          <w:p w:rsidR="00B732CE" w:rsidRPr="00C50507" w:rsidRDefault="00B732CE" w:rsidP="00854888">
            <w:pPr>
              <w:pStyle w:val="NoSpacing"/>
              <w:jc w:val="center"/>
              <w:rPr>
                <w:rFonts w:eastAsia="Calibri"/>
                <w:sz w:val="16"/>
                <w:szCs w:val="22"/>
              </w:rPr>
            </w:pPr>
            <w:r w:rsidRPr="00C50507">
              <w:rPr>
                <w:rFonts w:eastAsia="Calibri"/>
                <w:sz w:val="16"/>
                <w:szCs w:val="22"/>
              </w:rPr>
              <w:t>DA2D</w:t>
            </w:r>
          </w:p>
        </w:tc>
        <w:tc>
          <w:tcPr>
            <w:tcW w:w="667"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48605</w:t>
            </w:r>
          </w:p>
        </w:tc>
        <w:tc>
          <w:tcPr>
            <w:tcW w:w="52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13030</w:t>
            </w:r>
          </w:p>
        </w:tc>
        <w:tc>
          <w:tcPr>
            <w:tcW w:w="594"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9563</w:t>
            </w:r>
          </w:p>
        </w:tc>
        <w:tc>
          <w:tcPr>
            <w:tcW w:w="594"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22545</w:t>
            </w:r>
          </w:p>
        </w:tc>
        <w:tc>
          <w:tcPr>
            <w:tcW w:w="482"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1254</w:t>
            </w:r>
          </w:p>
        </w:tc>
        <w:tc>
          <w:tcPr>
            <w:tcW w:w="55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100</w:t>
            </w:r>
          </w:p>
        </w:tc>
        <w:tc>
          <w:tcPr>
            <w:tcW w:w="630"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120</w:t>
            </w:r>
          </w:p>
        </w:tc>
      </w:tr>
      <w:tr w:rsidR="00B732CE" w:rsidRPr="002C7C3E" w:rsidTr="00854888">
        <w:trPr>
          <w:trHeight w:val="27"/>
          <w:jc w:val="right"/>
        </w:trPr>
        <w:tc>
          <w:tcPr>
            <w:tcW w:w="712" w:type="dxa"/>
            <w:shd w:val="clear" w:color="auto" w:fill="auto"/>
            <w:noWrap/>
            <w:hideMark/>
          </w:tcPr>
          <w:p w:rsidR="00B732CE" w:rsidRPr="00C50507" w:rsidRDefault="00B732CE" w:rsidP="00854888">
            <w:pPr>
              <w:pStyle w:val="NoSpacing"/>
              <w:jc w:val="center"/>
              <w:rPr>
                <w:rFonts w:eastAsia="Calibri"/>
                <w:sz w:val="16"/>
                <w:szCs w:val="22"/>
              </w:rPr>
            </w:pPr>
            <w:r w:rsidRPr="00C50507">
              <w:rPr>
                <w:rFonts w:eastAsia="Calibri"/>
                <w:sz w:val="16"/>
                <w:szCs w:val="22"/>
              </w:rPr>
              <w:t>Mclust</w:t>
            </w:r>
          </w:p>
        </w:tc>
        <w:tc>
          <w:tcPr>
            <w:tcW w:w="667"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84219</w:t>
            </w:r>
          </w:p>
        </w:tc>
        <w:tc>
          <w:tcPr>
            <w:tcW w:w="52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50689</w:t>
            </w:r>
          </w:p>
        </w:tc>
        <w:tc>
          <w:tcPr>
            <w:tcW w:w="594"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14293</w:t>
            </w:r>
          </w:p>
        </w:tc>
        <w:tc>
          <w:tcPr>
            <w:tcW w:w="594"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19237</w:t>
            </w:r>
          </w:p>
        </w:tc>
        <w:tc>
          <w:tcPr>
            <w:tcW w:w="482" w:type="dxa"/>
            <w:shd w:val="clear" w:color="auto" w:fill="auto"/>
            <w:noWrap/>
          </w:tcPr>
          <w:p w:rsidR="00B732CE" w:rsidRPr="00C50507" w:rsidRDefault="00B732CE" w:rsidP="00854888">
            <w:pPr>
              <w:pStyle w:val="NoSpacing"/>
              <w:jc w:val="center"/>
              <w:rPr>
                <w:rFonts w:eastAsia="Calibri"/>
                <w:sz w:val="16"/>
                <w:szCs w:val="22"/>
              </w:rPr>
            </w:pPr>
            <w:r w:rsidRPr="00C50507">
              <w:rPr>
                <w:rFonts w:eastAsia="Calibri"/>
                <w:sz w:val="16"/>
                <w:szCs w:val="22"/>
              </w:rPr>
              <w:t>917</w:t>
            </w:r>
          </w:p>
        </w:tc>
        <w:tc>
          <w:tcPr>
            <w:tcW w:w="553"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021</w:t>
            </w:r>
          </w:p>
        </w:tc>
        <w:tc>
          <w:tcPr>
            <w:tcW w:w="630" w:type="dxa"/>
            <w:shd w:val="clear" w:color="auto" w:fill="auto"/>
          </w:tcPr>
          <w:p w:rsidR="00B732CE" w:rsidRPr="00C50507" w:rsidRDefault="00B732CE" w:rsidP="00854888">
            <w:pPr>
              <w:pStyle w:val="NoSpacing"/>
              <w:jc w:val="center"/>
              <w:rPr>
                <w:rFonts w:eastAsia="Calibri"/>
                <w:sz w:val="16"/>
                <w:szCs w:val="22"/>
              </w:rPr>
            </w:pPr>
            <w:r w:rsidRPr="00C50507">
              <w:rPr>
                <w:rFonts w:eastAsia="Calibri"/>
                <w:sz w:val="16"/>
                <w:szCs w:val="22"/>
              </w:rPr>
              <w:t>0.041</w:t>
            </w:r>
          </w:p>
        </w:tc>
      </w:tr>
    </w:tbl>
    <w:p w:rsidR="00C50507" w:rsidRDefault="00DA3120" w:rsidP="00C50507">
      <w:r w:rsidRPr="00C50507">
        <w:t>One can calculate a much more reliable mean (as used later in comparison with Landmark clusters) by a</w:t>
      </w:r>
      <w:r w:rsidR="00C50507" w:rsidRPr="00C50507">
        <w:t>n additional</w:t>
      </w:r>
      <w:r w:rsidRPr="00C50507">
        <w:t xml:space="preserve"> cut like</w:t>
      </w:r>
      <w:r w:rsidR="00280007" w:rsidRPr="00C50507">
        <w:t xml:space="preserve"> </w:t>
      </w:r>
      <w:r w:rsidR="00C50507" w:rsidRPr="00C50507">
        <w:sym w:font="Symbol" w:char="F044"/>
      </w:r>
      <w:r w:rsidR="00C50507" w:rsidRPr="00BD0532">
        <w:rPr>
          <w:vertAlign w:val="subscript"/>
        </w:rPr>
        <w:t>2D</w:t>
      </w:r>
      <w:r w:rsidR="00C50507" w:rsidRPr="00C50507">
        <w:t>(x) ≤ 1.2 to remove outliers</w:t>
      </w:r>
      <w:r w:rsidR="00C50507">
        <w:t>.</w:t>
      </w:r>
    </w:p>
    <w:p w:rsidR="00C77F7A" w:rsidRDefault="00C77F7A" w:rsidP="00C50507"/>
    <w:p w:rsidR="00E60C7C" w:rsidRDefault="00DA3120" w:rsidP="00222A9E">
      <w:r>
        <w:lastRenderedPageBreak/>
        <w:t xml:space="preserve">Note both DAVS(c) and DA2D start with one cluster and </w:t>
      </w:r>
      <w:r>
        <w:lastRenderedPageBreak/>
        <w:t xml:space="preserve">then split automatically as temperature is reduced. This is illustrated earlier in </w:t>
      </w:r>
      <w:r w:rsidR="00807351">
        <w:t>Fig.</w:t>
      </w:r>
      <w:r>
        <w:t xml:space="preserve"> 1 showing a high temperature with 60 clusters. Figure </w:t>
      </w:r>
      <w:r w:rsidR="00807351">
        <w:t>6</w:t>
      </w:r>
      <w:r>
        <w:t xml:space="preserve"> shows how the number of clusters </w:t>
      </w:r>
      <w:r w:rsidR="00144CC3">
        <w:rPr>
          <w:noProof/>
        </w:rPr>
        <w:pict>
          <v:group id="_x0000_s1093" style="position:absolute;left:0;text-align:left;margin-left:-9.25pt;margin-top:75.95pt;width:252pt;height:201.45pt;z-index:7;mso-position-horizontal-relative:text;mso-position-vertical-relative:page" coordorigin="896,1901" coordsize="5040,4029">
            <v:shape id="_x0000_s1092" type="#_x0000_t75" style="position:absolute;left:1080;top:1901;width:4855;height:2837;mso-position-horizontal:absolute;mso-position-horizontal-relative:text;mso-position-vertical:absolute;mso-position-vertical-relative:page">
              <v:imagedata r:id="rId14" o:title=""/>
            </v:shape>
            <v:shape id="Text Box 2" o:spid="_x0000_s1091" type="#_x0000_t202" style="position:absolute;left:896;top:4374;width:5040;height:1556;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rssxUKAIAAE4EAAAOAAAAAAAAAAAAAAAAAC4CAABkcnMvZTJvRG9j&#10;LnhtbFBLAQItABQABgAIAAAAIQBIWydy2wAAAAcBAAAPAAAAAAAAAAAAAAAAAIIEAABkcnMvZG93&#10;bnJldi54bWxQSwUGAAAAAAQABADzAAAAigUAAAAA&#10;" filled="f" stroked="f">
              <v:textbox>
                <w:txbxContent>
                  <w:p w:rsidR="00144CC3" w:rsidRPr="00854888" w:rsidRDefault="00144CC3" w:rsidP="0069761C">
                    <w:pPr>
                      <w:pStyle w:val="figurecaption"/>
                      <w:numPr>
                        <w:ilvl w:val="0"/>
                        <w:numId w:val="0"/>
                      </w:numPr>
                    </w:pPr>
                    <w:r>
                      <w:t xml:space="preserve">Figure 7.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w:t>
                    </w:r>
                    <w:r w:rsidRPr="00854888">
                      <w:sym w:font="Symbol" w:char="F064"/>
                    </w:r>
                    <w:r w:rsidRPr="00854888">
                      <w:t xml:space="preserve">(m/z)/3 and </w:t>
                    </w:r>
                    <w:r w:rsidRPr="00854888">
                      <w:sym w:font="Symbol" w:char="F064"/>
                    </w:r>
                    <w:r w:rsidRPr="00854888">
                      <w:t xml:space="preserve">(RT)/3 in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0 members are plotted.</w:t>
                    </w:r>
                  </w:p>
                </w:txbxContent>
              </v:textbox>
            </v:shape>
            <w10:wrap type="topAndBottom" anchory="page"/>
          </v:group>
        </w:pict>
      </w:r>
      <w:r>
        <w:t>changes with temperature.</w:t>
      </w:r>
      <w:r w:rsidR="00C50507" w:rsidRPr="00C50507">
        <w:t xml:space="preserve"> </w:t>
      </w:r>
      <w:r w:rsidR="00C50507">
        <w:t xml:space="preserve">The </w:t>
      </w:r>
      <w:r w:rsidR="008E1325">
        <w:t>following</w:t>
      </w:r>
      <w:r w:rsidR="00C50507">
        <w:t xml:space="preserve"> set of figures describe the characteristics of the different solutions. Fig</w:t>
      </w:r>
      <w:r w:rsidR="00807351">
        <w:t>ures</w:t>
      </w:r>
      <w:r w:rsidR="00C50507">
        <w:t xml:space="preserve"> </w:t>
      </w:r>
      <w:r w:rsidR="00807351">
        <w:t>7</w:t>
      </w:r>
      <w:r w:rsidR="00C50507">
        <w:t xml:space="preserve"> and </w:t>
      </w:r>
      <w:r w:rsidR="00807351">
        <w:t>8</w:t>
      </w:r>
      <w:r w:rsidR="00C50507">
        <w:t xml:space="preserve"> plots the squared distance distributions scaled by </w:t>
      </w:r>
      <w:r w:rsidR="00C50507">
        <w:sym w:font="Symbol" w:char="F064"/>
      </w:r>
      <w:r w:rsidR="00C50507">
        <w:t>(</w:t>
      </w:r>
      <w:r w:rsidR="00F2683B">
        <w:t>m/Z</w:t>
      </w:r>
      <w:r w:rsidR="00C50507">
        <w:t xml:space="preserve">) for </w:t>
      </w:r>
      <w:r w:rsidR="00F2683B">
        <w:t>m/Z</w:t>
      </w:r>
      <w:r w:rsidR="00A53F2F">
        <w:t xml:space="preserve"> and </w:t>
      </w:r>
      <w:r w:rsidR="00A53F2F">
        <w:sym w:font="Symbol" w:char="F064"/>
      </w:r>
      <w:r w:rsidR="00A53F2F">
        <w:t xml:space="preserve">(RT) for RT in two dimensions i.e. the ordinate is </w:t>
      </w:r>
      <w:r w:rsidR="00C50507">
        <w:sym w:font="Symbol" w:char="F044"/>
      </w:r>
      <w:r w:rsidR="00C50507" w:rsidRPr="00537DB0">
        <w:rPr>
          <w:vertAlign w:val="subscript"/>
        </w:rPr>
        <w:t>2D</w:t>
      </w:r>
      <w:r w:rsidR="00C50507">
        <w:t>(</w:t>
      </w:r>
      <w:r w:rsidR="00C50507" w:rsidRPr="00537DB0">
        <w:rPr>
          <w:i/>
        </w:rPr>
        <w:t>x</w:t>
      </w:r>
      <w:r w:rsidR="00C50507">
        <w:t xml:space="preserve">). These include the expectation of a Gaussian distribution in </w:t>
      </w:r>
      <w:r w:rsidR="00C50507">
        <w:sym w:font="Symbol" w:char="F044"/>
      </w:r>
      <w:r w:rsidR="00C50507" w:rsidRPr="00537DB0">
        <w:rPr>
          <w:vertAlign w:val="subscript"/>
        </w:rPr>
        <w:t>2D</w:t>
      </w:r>
      <w:r w:rsidR="00C50507">
        <w:t>(</w:t>
      </w:r>
      <w:r w:rsidR="00C50507" w:rsidRPr="00537DB0">
        <w:rPr>
          <w:i/>
        </w:rPr>
        <w:t>x</w:t>
      </w:r>
      <w:r w:rsidR="00C50507">
        <w:t xml:space="preserve">) with standard deviation of 1/3 in both </w:t>
      </w:r>
      <w:r w:rsidR="00F2683B">
        <w:t>m/Z</w:t>
      </w:r>
      <w:r w:rsidR="00C50507">
        <w:t xml:space="preserve"> and RT. It is normalized at </w:t>
      </w:r>
      <w:r w:rsidR="00C50507">
        <w:sym w:font="Symbol" w:char="F044"/>
      </w:r>
      <w:r w:rsidR="00C50507" w:rsidRPr="00537DB0">
        <w:rPr>
          <w:vertAlign w:val="subscript"/>
        </w:rPr>
        <w:t>2D</w:t>
      </w:r>
      <w:r w:rsidR="00C50507">
        <w:t>(</w:t>
      </w:r>
      <w:r w:rsidR="00C50507" w:rsidRPr="00537DB0">
        <w:rPr>
          <w:i/>
        </w:rPr>
        <w:t>x</w:t>
      </w:r>
      <w:r w:rsidR="00C50507">
        <w:t xml:space="preserve">) ~ 0.5 to the DAVS distributions that are similar in value there. </w:t>
      </w:r>
    </w:p>
    <w:p w:rsidR="00067A08" w:rsidRDefault="00C50507" w:rsidP="00C50507">
      <w:r>
        <w:t xml:space="preserve">We note that the four deterministic annealing solutions are quite similar at small values of </w:t>
      </w:r>
      <w:r>
        <w:sym w:font="Symbol" w:char="F044"/>
      </w:r>
      <w:r w:rsidRPr="00537DB0">
        <w:rPr>
          <w:vertAlign w:val="subscript"/>
        </w:rPr>
        <w:t>2D</w:t>
      </w:r>
      <w:r>
        <w:t>(</w:t>
      </w:r>
      <w:r w:rsidRPr="00537DB0">
        <w:rPr>
          <w:i/>
        </w:rPr>
        <w:t>x</w:t>
      </w:r>
      <w:r>
        <w:t>) ≤ 1</w:t>
      </w:r>
      <w:r w:rsidR="00E60C7C">
        <w:t xml:space="preserve"> </w:t>
      </w:r>
      <w:r>
        <w:t xml:space="preserve">and in each case we see a peak above the Gaussian for </w:t>
      </w:r>
      <w:r>
        <w:sym w:font="Symbol" w:char="F044"/>
      </w:r>
      <w:r w:rsidRPr="00537DB0">
        <w:rPr>
          <w:vertAlign w:val="subscript"/>
        </w:rPr>
        <w:t>2D</w:t>
      </w:r>
      <w:r>
        <w:t>(</w:t>
      </w:r>
      <w:r w:rsidRPr="00537DB0">
        <w:rPr>
          <w:i/>
        </w:rPr>
        <w:t>x</w:t>
      </w:r>
      <w:r>
        <w:t>) ≤ 0.1. Note the parallel DAVS(1) precisely enforce</w:t>
      </w:r>
      <w:r w:rsidR="00A53F2F">
        <w:t>s</w:t>
      </w:r>
      <w:r>
        <w:t xml:space="preserve"> the cut </w:t>
      </w:r>
      <w:r>
        <w:sym w:font="Symbol" w:char="F044"/>
      </w:r>
      <w:r w:rsidRPr="00537DB0">
        <w:rPr>
          <w:vertAlign w:val="subscript"/>
        </w:rPr>
        <w:t>2D</w:t>
      </w:r>
      <w:r>
        <w:t>(</w:t>
      </w:r>
      <w:r w:rsidRPr="00537DB0">
        <w:rPr>
          <w:i/>
        </w:rPr>
        <w:t>x</w:t>
      </w:r>
      <w:r>
        <w:t xml:space="preserve">) ≤ 1. </w:t>
      </w:r>
    </w:p>
    <w:p w:rsidR="00222A9E" w:rsidRDefault="00144CC3" w:rsidP="00FA212F">
      <w:r>
        <w:pict>
          <v:group id="_x0000_s1077" style="position:absolute;left:0;text-align:left;margin-left:-9.25pt;margin-top:276.6pt;width:252pt;height:214.55pt;z-index:6;mso-position-vertical-relative:page" coordorigin="1079,3923" coordsize="5040,4291">
            <v:shape id="Picture 2" o:spid="_x0000_s1078" type="#_x0000_t75" style="position:absolute;left:1079;top:3923;width:5040;height:2943;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v:imagedata r:id="rId15" o:title="" croptop="1354f" cropbottom="6563f" cropleft="1009f" cropright="875f"/>
            </v:shape>
            <v:shape id="Text Box 2" o:spid="_x0000_s1079" type="#_x0000_t202" style="position:absolute;left:1234;top:6675;width:4852;height:1539;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aKi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F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WioikCAABOBAAADgAAAAAAAAAAAAAAAAAuAgAAZHJzL2Uyb0Rv&#10;Yy54bWxQSwECLQAUAAYACAAAACEASFsnctsAAAAHAQAADwAAAAAAAAAAAAAAAACDBAAAZHJzL2Rv&#10;d25yZXYueG1sUEsFBgAAAAAEAAQA8wAAAIsFAAAAAA==&#10;" filled="f" stroked="f">
              <v:textbox>
                <w:txbxContent>
                  <w:p w:rsidR="00144CC3" w:rsidRPr="00854888" w:rsidRDefault="00144CC3" w:rsidP="0069761C">
                    <w:pPr>
                      <w:pStyle w:val="figurecaption"/>
                      <w:numPr>
                        <w:ilvl w:val="0"/>
                        <w:numId w:val="0"/>
                      </w:numPr>
                    </w:pPr>
                    <w:r>
                      <w:t xml:space="preserve">Figure 8.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1/3 in the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 peaks are plotted.</w:t>
                    </w:r>
                  </w:p>
                </w:txbxContent>
              </v:textbox>
            </v:shape>
            <w10:wrap type="topAndBottom" anchory="page"/>
          </v:group>
        </w:pict>
      </w:r>
      <w:r w:rsidR="00C50507">
        <w:t xml:space="preserve">Mclust has sharper distributions but as is made clearer with later data, it misses several clusters and many peaks that are properly associated with a given cluster. Figure </w:t>
      </w:r>
      <w:r w:rsidR="00807351">
        <w:t>9</w:t>
      </w:r>
      <w:r w:rsidR="00C50507">
        <w:t xml:space="preserve"> shows a histogram of occupation counts for the clustering methods. Mclust tends to lie below the deterministic annealing so</w:t>
      </w:r>
      <w:r w:rsidR="00E60C7C">
        <w:t xml:space="preserve">lutions for the larger clusters as it systemically underestimates the peaks in each cluster as shown in rapid fall off in </w:t>
      </w:r>
      <w:r w:rsidR="00E60C7C">
        <w:sym w:font="Symbol" w:char="F044"/>
      </w:r>
      <w:r w:rsidR="00E60C7C" w:rsidRPr="00537DB0">
        <w:rPr>
          <w:vertAlign w:val="subscript"/>
        </w:rPr>
        <w:t>2D</w:t>
      </w:r>
      <w:r w:rsidR="00E60C7C">
        <w:t>(</w:t>
      </w:r>
      <w:r w:rsidR="00E60C7C" w:rsidRPr="00537DB0">
        <w:rPr>
          <w:i/>
        </w:rPr>
        <w:t>x</w:t>
      </w:r>
      <w:r w:rsidR="00E60C7C">
        <w:t xml:space="preserve">) of Figs. </w:t>
      </w:r>
      <w:r w:rsidR="00D54ACB">
        <w:t>7</w:t>
      </w:r>
      <w:r w:rsidR="00E60C7C">
        <w:t xml:space="preserve"> and </w:t>
      </w:r>
      <w:r w:rsidR="00D54ACB">
        <w:t>8</w:t>
      </w:r>
      <w:r w:rsidR="00E60C7C">
        <w:t>.</w:t>
      </w:r>
    </w:p>
    <w:p w:rsidR="00FA212F" w:rsidRDefault="001B3776" w:rsidP="00FA212F">
      <w:pPr>
        <w:pStyle w:val="Heading2"/>
      </w:pPr>
      <w:r w:rsidRPr="001B3776">
        <w:t>Quality of Determination of Landmark Peaks</w:t>
      </w:r>
    </w:p>
    <w:p w:rsidR="00FA212F" w:rsidRPr="00FA212F" w:rsidRDefault="00144CC3" w:rsidP="00FA212F">
      <w:r>
        <w:rPr>
          <w:noProof/>
        </w:rPr>
        <w:pict>
          <v:group id="_x0000_s1086" style="position:absolute;left:0;text-align:left;margin-left:-273.05pt;margin-top:491.6pt;width:254pt;height:219.95pt;z-index:5;mso-position-vertical-relative:page" coordorigin="6309,1477" coordsize="5080,4399" o:allowincell="f" o:allowoverlap="f">
            <v:shape id="Picture 3" o:spid="_x0000_s1087" type="#_x0000_t75" style="position:absolute;left:6349;top:1477;width:5040;height:358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v:imagedata r:id="rId16" o:title="" cropbottom="6191f" cropleft="1599f" cropright="1218f"/>
            </v:shape>
            <v:shape id="Text Box 2" o:spid="_x0000_s1088" type="#_x0000_t202" style="position:absolute;left:6309;top:4903;width:5040;height:973;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OckKQIAAE4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WZ8K6iMya2FscBxI3LRgf1DSY3OX1H3fMyso&#10;UR80qrPMptMwDdGYzm6RSmKvPdW1h2mOUCX1lIzbjY8TFHkz96jiVkZ+g9xjJqeUsWkj7acBC1Nx&#10;b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hjnJCkCAABOBAAADgAAAAAAAAAAAAAAAAAuAgAAZHJzL2Uyb0Rv&#10;Yy54bWxQSwECLQAUAAYACAAAACEASFsnctsAAAAHAQAADwAAAAAAAAAAAAAAAACDBAAAZHJzL2Rv&#10;d25yZXYueG1sUEsFBgAAAAAEAAQA8wAAAIsFAAAAAA==&#10;" filled="f" stroked="f">
              <v:textbox>
                <w:txbxContent>
                  <w:p w:rsidR="00144CC3" w:rsidRPr="00854888" w:rsidRDefault="00144CC3" w:rsidP="00854888">
                    <w:pPr>
                      <w:pStyle w:val="figurecaption"/>
                      <w:numPr>
                        <w:ilvl w:val="0"/>
                        <w:numId w:val="0"/>
                      </w:numPr>
                    </w:pPr>
                    <w:r>
                      <w:t xml:space="preserve">Figure 9. </w:t>
                    </w:r>
                    <w:r w:rsidRPr="00854888">
                      <w:t>Histograms of number of peaks in clusters for 4 clustering methods and the landmark set. Note lowest bin is clusters with one member peak, i.e. unclustered singletons. For DAVS these are Sponge peaks.</w:t>
                    </w:r>
                  </w:p>
                </w:txbxContent>
              </v:textbox>
            </v:shape>
            <w10:wrap type="topAndBottom" anchory="page"/>
          </v:group>
        </w:pict>
      </w:r>
    </w:p>
    <w:tbl>
      <w:tblPr>
        <w:tblW w:w="48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585"/>
        <w:gridCol w:w="254"/>
        <w:gridCol w:w="506"/>
        <w:gridCol w:w="365"/>
        <w:gridCol w:w="111"/>
        <w:gridCol w:w="429"/>
        <w:gridCol w:w="47"/>
        <w:gridCol w:w="476"/>
        <w:gridCol w:w="17"/>
        <w:gridCol w:w="554"/>
        <w:gridCol w:w="256"/>
        <w:gridCol w:w="315"/>
        <w:gridCol w:w="476"/>
        <w:gridCol w:w="19"/>
        <w:gridCol w:w="457"/>
      </w:tblGrid>
      <w:tr w:rsidR="00EC4F2B" w:rsidRPr="00AC04FF" w:rsidTr="00FA212F">
        <w:trPr>
          <w:trHeight w:val="225"/>
          <w:jc w:val="center"/>
        </w:trPr>
        <w:tc>
          <w:tcPr>
            <w:tcW w:w="4867" w:type="dxa"/>
            <w:gridSpan w:val="15"/>
            <w:shd w:val="clear" w:color="auto" w:fill="auto"/>
            <w:noWrap/>
          </w:tcPr>
          <w:p w:rsidR="00EC4F2B" w:rsidRPr="00AC04FF" w:rsidRDefault="00EC4F2B" w:rsidP="00222A9E">
            <w:pPr>
              <w:pStyle w:val="Spacebefore"/>
              <w:jc w:val="center"/>
              <w:rPr>
                <w:b/>
                <w:sz w:val="16"/>
                <w:szCs w:val="16"/>
              </w:rPr>
            </w:pPr>
            <w:r w:rsidRPr="00AC04FF">
              <w:rPr>
                <w:b/>
                <w:sz w:val="16"/>
                <w:szCs w:val="16"/>
              </w:rPr>
              <w:t xml:space="preserve">Table 2: Charge 2 Landmark Peaks  </w:t>
            </w:r>
          </w:p>
          <w:p w:rsidR="00EC4F2B" w:rsidRPr="00AC04FF" w:rsidRDefault="00EC4F2B" w:rsidP="00222A9E">
            <w:pPr>
              <w:pStyle w:val="Spacebefore"/>
              <w:jc w:val="center"/>
              <w:rPr>
                <w:b/>
                <w:sz w:val="16"/>
                <w:szCs w:val="16"/>
              </w:rPr>
            </w:pPr>
            <w:r w:rsidRPr="00AC04FF">
              <w:rPr>
                <w:b/>
                <w:sz w:val="16"/>
                <w:szCs w:val="16"/>
              </w:rPr>
              <w:t>&gt;3 Peaks in Cluster (at least 3 match)</w:t>
            </w:r>
          </w:p>
        </w:tc>
      </w:tr>
      <w:tr w:rsidR="00AC04FF" w:rsidRPr="00AC04FF" w:rsidTr="00FA212F">
        <w:trPr>
          <w:trHeight w:val="315"/>
          <w:jc w:val="center"/>
        </w:trPr>
        <w:tc>
          <w:tcPr>
            <w:tcW w:w="585" w:type="dxa"/>
            <w:vMerge w:val="restart"/>
            <w:shd w:val="clear" w:color="auto" w:fill="auto"/>
            <w:noWrap/>
            <w:vAlign w:val="center"/>
            <w:hideMark/>
          </w:tcPr>
          <w:p w:rsidR="00EC4F2B" w:rsidRPr="00AC04FF" w:rsidRDefault="00EC4F2B" w:rsidP="00222A9E">
            <w:pPr>
              <w:pStyle w:val="Spacebefore"/>
              <w:spacing w:line="240" w:lineRule="auto"/>
              <w:jc w:val="center"/>
              <w:rPr>
                <w:b/>
                <w:sz w:val="16"/>
                <w:szCs w:val="16"/>
              </w:rPr>
            </w:pPr>
            <w:r w:rsidRPr="00AC04FF">
              <w:rPr>
                <w:b/>
                <w:sz w:val="16"/>
                <w:szCs w:val="16"/>
              </w:rPr>
              <w:t># Peaks</w:t>
            </w:r>
          </w:p>
        </w:tc>
        <w:tc>
          <w:tcPr>
            <w:tcW w:w="760" w:type="dxa"/>
            <w:gridSpan w:val="2"/>
            <w:vMerge w:val="restart"/>
            <w:shd w:val="clear" w:color="auto" w:fill="auto"/>
            <w:noWrap/>
            <w:vAlign w:val="center"/>
          </w:tcPr>
          <w:p w:rsidR="00EC4F2B" w:rsidRPr="00AC04FF" w:rsidRDefault="00EC4F2B" w:rsidP="00222A9E">
            <w:pPr>
              <w:pStyle w:val="Spacebefore"/>
              <w:spacing w:line="240" w:lineRule="auto"/>
              <w:jc w:val="center"/>
              <w:rPr>
                <w:b/>
                <w:sz w:val="16"/>
                <w:szCs w:val="16"/>
              </w:rPr>
            </w:pPr>
            <w:r w:rsidRPr="00AC04FF">
              <w:rPr>
                <w:b/>
                <w:sz w:val="16"/>
                <w:szCs w:val="16"/>
              </w:rPr>
              <w:t>Method</w:t>
            </w:r>
          </w:p>
        </w:tc>
        <w:tc>
          <w:tcPr>
            <w:tcW w:w="476" w:type="dxa"/>
            <w:gridSpan w:val="2"/>
            <w:vMerge w:val="restart"/>
            <w:shd w:val="clear" w:color="auto" w:fill="auto"/>
            <w:noWrap/>
            <w:textDirection w:val="btLr"/>
            <w:vAlign w:val="center"/>
          </w:tcPr>
          <w:p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Total # Clusters</w:t>
            </w:r>
            <w:r w:rsidRPr="00AC04FF">
              <w:rPr>
                <w:rFonts w:ascii="Calibri" w:hAnsi="Calibri"/>
                <w:b/>
                <w:sz w:val="16"/>
                <w:szCs w:val="16"/>
              </w:rPr>
              <w:br/>
              <w:t>with &gt; 1 peaks</w:t>
            </w:r>
          </w:p>
        </w:tc>
        <w:tc>
          <w:tcPr>
            <w:tcW w:w="476" w:type="dxa"/>
            <w:gridSpan w:val="2"/>
            <w:vMerge w:val="restart"/>
            <w:shd w:val="clear" w:color="auto" w:fill="auto"/>
            <w:noWrap/>
            <w:textDirection w:val="btLr"/>
            <w:vAlign w:val="center"/>
          </w:tcPr>
          <w:p w:rsidR="00EC4F2B" w:rsidRPr="00AC04FF" w:rsidRDefault="00EC4F2B" w:rsidP="00222A9E">
            <w:pPr>
              <w:pStyle w:val="Spacebefore"/>
              <w:spacing w:line="240" w:lineRule="auto"/>
              <w:ind w:left="113" w:right="113"/>
              <w:jc w:val="center"/>
              <w:rPr>
                <w:rFonts w:ascii="Calibri" w:hAnsi="Calibri"/>
                <w:b/>
                <w:sz w:val="16"/>
                <w:szCs w:val="16"/>
              </w:rPr>
            </w:pPr>
            <w:r w:rsidRPr="00AC04FF">
              <w:rPr>
                <w:rFonts w:ascii="Calibri" w:hAnsi="Calibri"/>
                <w:b/>
                <w:sz w:val="16"/>
                <w:szCs w:val="16"/>
              </w:rPr>
              <w:t>Number Singleton Clusters (1 peak)</w:t>
            </w:r>
          </w:p>
        </w:tc>
        <w:tc>
          <w:tcPr>
            <w:tcW w:w="476" w:type="dxa"/>
            <w:vMerge w:val="restart"/>
            <w:shd w:val="clear" w:color="auto" w:fill="auto"/>
            <w:noWrap/>
            <w:textDirection w:val="btLr"/>
            <w:vAlign w:val="center"/>
          </w:tcPr>
          <w:p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Number Landmark Clusters</w:t>
            </w:r>
            <w:r w:rsidR="00941A41" w:rsidRPr="00AC04FF">
              <w:rPr>
                <w:rFonts w:ascii="Calibri" w:hAnsi="Calibri"/>
                <w:b/>
                <w:sz w:val="16"/>
                <w:szCs w:val="16"/>
              </w:rPr>
              <w:t xml:space="preserve"> Found</w:t>
            </w:r>
          </w:p>
        </w:tc>
        <w:tc>
          <w:tcPr>
            <w:tcW w:w="1142" w:type="dxa"/>
            <w:gridSpan w:val="4"/>
            <w:shd w:val="clear" w:color="auto" w:fill="auto"/>
            <w:noWrap/>
            <w:vAlign w:val="center"/>
          </w:tcPr>
          <w:p w:rsidR="00EC4F2B" w:rsidRPr="00AC04FF" w:rsidRDefault="00EC4F2B" w:rsidP="00222A9E">
            <w:pPr>
              <w:pStyle w:val="Spacebefore"/>
              <w:spacing w:line="240" w:lineRule="auto"/>
              <w:jc w:val="center"/>
              <w:rPr>
                <w:b/>
                <w:sz w:val="16"/>
                <w:szCs w:val="16"/>
              </w:rPr>
            </w:pPr>
            <w:r w:rsidRPr="00AC04FF">
              <w:rPr>
                <w:rFonts w:ascii="Calibri" w:hAnsi="Calibri"/>
                <w:b/>
                <w:sz w:val="16"/>
                <w:szCs w:val="16"/>
              </w:rPr>
              <w:t>Scaled Error</w:t>
            </w:r>
          </w:p>
        </w:tc>
        <w:tc>
          <w:tcPr>
            <w:tcW w:w="476" w:type="dxa"/>
            <w:vMerge w:val="restart"/>
            <w:shd w:val="clear" w:color="auto" w:fill="auto"/>
            <w:noWrap/>
            <w:textDirection w:val="btLr"/>
            <w:vAlign w:val="center"/>
          </w:tcPr>
          <w:p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 Landmark Peaks</w:t>
            </w:r>
          </w:p>
        </w:tc>
        <w:tc>
          <w:tcPr>
            <w:tcW w:w="476" w:type="dxa"/>
            <w:gridSpan w:val="2"/>
            <w:vMerge w:val="restart"/>
            <w:shd w:val="clear" w:color="auto" w:fill="auto"/>
            <w:noWrap/>
            <w:textDirection w:val="btLr"/>
            <w:vAlign w:val="center"/>
          </w:tcPr>
          <w:p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 Non Landmark Peaks</w:t>
            </w:r>
          </w:p>
        </w:tc>
      </w:tr>
      <w:tr w:rsidR="00AC04FF" w:rsidRPr="00AC04FF" w:rsidTr="00FA212F">
        <w:trPr>
          <w:trHeight w:val="1151"/>
          <w:jc w:val="center"/>
        </w:trPr>
        <w:tc>
          <w:tcPr>
            <w:tcW w:w="585" w:type="dxa"/>
            <w:vMerge/>
            <w:shd w:val="clear" w:color="auto" w:fill="auto"/>
            <w:noWrap/>
            <w:vAlign w:val="center"/>
            <w:hideMark/>
          </w:tcPr>
          <w:p w:rsidR="00EC4F2B" w:rsidRPr="00AC04FF" w:rsidRDefault="00EC4F2B" w:rsidP="00222A9E">
            <w:pPr>
              <w:pStyle w:val="Spacebefore"/>
              <w:jc w:val="center"/>
              <w:rPr>
                <w:b/>
                <w:sz w:val="16"/>
                <w:szCs w:val="16"/>
              </w:rPr>
            </w:pPr>
          </w:p>
        </w:tc>
        <w:tc>
          <w:tcPr>
            <w:tcW w:w="760" w:type="dxa"/>
            <w:gridSpan w:val="2"/>
            <w:vMerge/>
            <w:shd w:val="clear" w:color="auto" w:fill="auto"/>
            <w:noWrap/>
            <w:vAlign w:val="center"/>
          </w:tcPr>
          <w:p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rsidR="00EC4F2B" w:rsidRPr="00AC04FF" w:rsidRDefault="00EC4F2B" w:rsidP="00222A9E">
            <w:pPr>
              <w:pStyle w:val="Spacebefore"/>
              <w:jc w:val="center"/>
              <w:rPr>
                <w:b/>
                <w:sz w:val="16"/>
                <w:szCs w:val="16"/>
              </w:rPr>
            </w:pPr>
          </w:p>
        </w:tc>
        <w:tc>
          <w:tcPr>
            <w:tcW w:w="476" w:type="dxa"/>
            <w:vMerge/>
            <w:shd w:val="clear" w:color="auto" w:fill="auto"/>
            <w:noWrap/>
            <w:vAlign w:val="center"/>
          </w:tcPr>
          <w:p w:rsidR="00EC4F2B" w:rsidRPr="00AC04FF" w:rsidRDefault="00EC4F2B" w:rsidP="00222A9E">
            <w:pPr>
              <w:pStyle w:val="Spacebefore"/>
              <w:jc w:val="center"/>
              <w:rPr>
                <w:b/>
                <w:sz w:val="16"/>
                <w:szCs w:val="16"/>
              </w:rPr>
            </w:pPr>
          </w:p>
        </w:tc>
        <w:tc>
          <w:tcPr>
            <w:tcW w:w="571" w:type="dxa"/>
            <w:gridSpan w:val="2"/>
            <w:shd w:val="clear" w:color="auto" w:fill="auto"/>
            <w:noWrap/>
            <w:vAlign w:val="center"/>
          </w:tcPr>
          <w:p w:rsidR="00EC4F2B" w:rsidRPr="00AC04FF" w:rsidRDefault="00F2683B" w:rsidP="00222A9E">
            <w:pPr>
              <w:pStyle w:val="Spacebefore"/>
              <w:jc w:val="center"/>
              <w:rPr>
                <w:b/>
                <w:sz w:val="16"/>
                <w:szCs w:val="16"/>
              </w:rPr>
            </w:pPr>
            <w:r>
              <w:rPr>
                <w:rFonts w:ascii="Calibri" w:hAnsi="Calibri"/>
                <w:b/>
                <w:sz w:val="16"/>
                <w:szCs w:val="16"/>
              </w:rPr>
              <w:t>m/Z</w:t>
            </w:r>
          </w:p>
        </w:tc>
        <w:tc>
          <w:tcPr>
            <w:tcW w:w="571" w:type="dxa"/>
            <w:gridSpan w:val="2"/>
            <w:shd w:val="clear" w:color="auto" w:fill="auto"/>
            <w:noWrap/>
            <w:vAlign w:val="center"/>
          </w:tcPr>
          <w:p w:rsidR="00EC4F2B" w:rsidRPr="00AC04FF" w:rsidRDefault="00EC4F2B" w:rsidP="00222A9E">
            <w:pPr>
              <w:pStyle w:val="Spacebefore"/>
              <w:jc w:val="center"/>
              <w:rPr>
                <w:b/>
                <w:sz w:val="16"/>
                <w:szCs w:val="16"/>
              </w:rPr>
            </w:pPr>
            <w:r w:rsidRPr="00AC04FF">
              <w:rPr>
                <w:rFonts w:ascii="Calibri" w:hAnsi="Calibri"/>
                <w:b/>
                <w:sz w:val="16"/>
                <w:szCs w:val="16"/>
              </w:rPr>
              <w:t>RT</w:t>
            </w:r>
          </w:p>
        </w:tc>
        <w:tc>
          <w:tcPr>
            <w:tcW w:w="476" w:type="dxa"/>
            <w:vMerge/>
            <w:shd w:val="clear" w:color="auto" w:fill="auto"/>
            <w:noWrap/>
            <w:vAlign w:val="center"/>
          </w:tcPr>
          <w:p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rsidR="00EC4F2B" w:rsidRPr="00AC04FF" w:rsidRDefault="00EC4F2B" w:rsidP="00222A9E">
            <w:pPr>
              <w:pStyle w:val="Spacebefore"/>
              <w:jc w:val="center"/>
              <w:rPr>
                <w:b/>
                <w:sz w:val="16"/>
                <w:szCs w:val="16"/>
              </w:rPr>
            </w:pPr>
          </w:p>
        </w:tc>
      </w:tr>
      <w:tr w:rsidR="00AC04FF" w:rsidRPr="00AC04FF" w:rsidTr="00FA212F">
        <w:trPr>
          <w:trHeight w:val="315"/>
          <w:jc w:val="center"/>
        </w:trPr>
        <w:tc>
          <w:tcPr>
            <w:tcW w:w="585"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rsidR="00EC4F2B" w:rsidRPr="00AC04FF" w:rsidRDefault="00EC4F2B" w:rsidP="00222A9E">
            <w:pPr>
              <w:pStyle w:val="Spacebefore"/>
              <w:jc w:val="center"/>
              <w:rPr>
                <w:b/>
                <w:sz w:val="16"/>
                <w:szCs w:val="16"/>
              </w:rPr>
            </w:pPr>
            <w:r w:rsidRPr="00AC04FF">
              <w:rPr>
                <w:b/>
                <w:sz w:val="16"/>
                <w:szCs w:val="16"/>
              </w:rPr>
              <w:t>DAVS(1)</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30424</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42815</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1025</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 xml:space="preserve">0.039 </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59</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4825</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6779</w:t>
            </w:r>
          </w:p>
        </w:tc>
      </w:tr>
      <w:tr w:rsidR="00AC04FF" w:rsidRPr="00AC04FF" w:rsidTr="00FA212F">
        <w:trPr>
          <w:trHeight w:val="315"/>
          <w:jc w:val="center"/>
        </w:trPr>
        <w:tc>
          <w:tcPr>
            <w:tcW w:w="585"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rsidR="00EC4F2B" w:rsidRPr="00AC04FF" w:rsidRDefault="00EC4F2B" w:rsidP="00222A9E">
            <w:pPr>
              <w:pStyle w:val="Spacebefore"/>
              <w:jc w:val="center"/>
              <w:rPr>
                <w:b/>
                <w:sz w:val="16"/>
                <w:szCs w:val="16"/>
              </w:rPr>
            </w:pPr>
            <w:r w:rsidRPr="00AC04FF">
              <w:rPr>
                <w:b/>
                <w:sz w:val="16"/>
                <w:szCs w:val="16"/>
              </w:rPr>
              <w:t>DAVS(2)</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34606</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19449</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1033</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44</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66</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5012</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7641</w:t>
            </w:r>
          </w:p>
        </w:tc>
      </w:tr>
      <w:tr w:rsidR="00AC04FF" w:rsidRPr="00AC04FF" w:rsidTr="00FA212F">
        <w:trPr>
          <w:trHeight w:val="315"/>
          <w:jc w:val="center"/>
        </w:trPr>
        <w:tc>
          <w:tcPr>
            <w:tcW w:w="585" w:type="dxa"/>
            <w:shd w:val="clear" w:color="auto" w:fill="auto"/>
            <w:noWrap/>
          </w:tcPr>
          <w:p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tcPr>
          <w:p w:rsidR="00EC4F2B" w:rsidRPr="00AC04FF" w:rsidRDefault="00EC4F2B" w:rsidP="00222A9E">
            <w:pPr>
              <w:pStyle w:val="Spacebefore"/>
              <w:jc w:val="center"/>
              <w:rPr>
                <w:b/>
                <w:sz w:val="16"/>
                <w:szCs w:val="16"/>
              </w:rPr>
            </w:pPr>
            <w:r w:rsidRPr="00AC04FF">
              <w:rPr>
                <w:b/>
                <w:sz w:val="16"/>
                <w:szCs w:val="16"/>
              </w:rPr>
              <w:t>DAVS(3)</w:t>
            </w:r>
          </w:p>
        </w:tc>
        <w:tc>
          <w:tcPr>
            <w:tcW w:w="476" w:type="dxa"/>
            <w:gridSpan w:val="2"/>
            <w:shd w:val="clear" w:color="auto" w:fill="auto"/>
            <w:noWrap/>
          </w:tcPr>
          <w:p w:rsidR="00EC4F2B" w:rsidRPr="00AC04FF" w:rsidRDefault="00EC4F2B" w:rsidP="00222A9E">
            <w:pPr>
              <w:pStyle w:val="Spacebefore"/>
              <w:jc w:val="right"/>
              <w:rPr>
                <w:sz w:val="16"/>
                <w:szCs w:val="16"/>
              </w:rPr>
            </w:pPr>
            <w:r w:rsidRPr="00AC04FF">
              <w:rPr>
                <w:sz w:val="16"/>
                <w:szCs w:val="16"/>
              </w:rPr>
              <w:t>28221</w:t>
            </w:r>
          </w:p>
        </w:tc>
        <w:tc>
          <w:tcPr>
            <w:tcW w:w="476" w:type="dxa"/>
            <w:gridSpan w:val="2"/>
            <w:shd w:val="clear" w:color="auto" w:fill="auto"/>
            <w:noWrap/>
          </w:tcPr>
          <w:p w:rsidR="00EC4F2B" w:rsidRPr="00AC04FF" w:rsidRDefault="00EC4F2B" w:rsidP="00222A9E">
            <w:pPr>
              <w:pStyle w:val="Spacebefore"/>
              <w:jc w:val="right"/>
              <w:rPr>
                <w:sz w:val="16"/>
                <w:szCs w:val="16"/>
              </w:rPr>
            </w:pPr>
            <w:r w:rsidRPr="00AC04FF">
              <w:rPr>
                <w:sz w:val="16"/>
                <w:szCs w:val="16"/>
              </w:rPr>
              <w:t>13708</w:t>
            </w:r>
          </w:p>
        </w:tc>
        <w:tc>
          <w:tcPr>
            <w:tcW w:w="476" w:type="dxa"/>
            <w:shd w:val="clear" w:color="auto" w:fill="auto"/>
            <w:noWrap/>
          </w:tcPr>
          <w:p w:rsidR="00EC4F2B" w:rsidRPr="00AC04FF" w:rsidRDefault="00EC4F2B" w:rsidP="00222A9E">
            <w:pPr>
              <w:pStyle w:val="Spacebefore"/>
              <w:jc w:val="right"/>
              <w:rPr>
                <w:sz w:val="16"/>
                <w:szCs w:val="16"/>
              </w:rPr>
            </w:pPr>
            <w:r w:rsidRPr="00AC04FF">
              <w:rPr>
                <w:sz w:val="16"/>
                <w:szCs w:val="16"/>
              </w:rPr>
              <w:t>1038</w:t>
            </w:r>
          </w:p>
        </w:tc>
        <w:tc>
          <w:tcPr>
            <w:tcW w:w="571" w:type="dxa"/>
            <w:gridSpan w:val="2"/>
            <w:shd w:val="clear" w:color="auto" w:fill="auto"/>
            <w:noWrap/>
          </w:tcPr>
          <w:p w:rsidR="00EC4F2B" w:rsidRPr="00AC04FF" w:rsidRDefault="00EC4F2B" w:rsidP="00222A9E">
            <w:pPr>
              <w:pStyle w:val="Spacebefore"/>
              <w:jc w:val="right"/>
              <w:rPr>
                <w:sz w:val="16"/>
                <w:szCs w:val="16"/>
              </w:rPr>
            </w:pPr>
            <w:r w:rsidRPr="00AC04FF">
              <w:rPr>
                <w:sz w:val="16"/>
                <w:szCs w:val="16"/>
              </w:rPr>
              <w:t xml:space="preserve">0.085 </w:t>
            </w:r>
          </w:p>
        </w:tc>
        <w:tc>
          <w:tcPr>
            <w:tcW w:w="571" w:type="dxa"/>
            <w:gridSpan w:val="2"/>
            <w:shd w:val="clear" w:color="auto" w:fill="auto"/>
            <w:noWrap/>
          </w:tcPr>
          <w:p w:rsidR="00EC4F2B" w:rsidRPr="00AC04FF" w:rsidRDefault="00EC4F2B" w:rsidP="00222A9E">
            <w:pPr>
              <w:pStyle w:val="Spacebefore"/>
              <w:jc w:val="right"/>
              <w:rPr>
                <w:sz w:val="16"/>
                <w:szCs w:val="16"/>
              </w:rPr>
            </w:pPr>
            <w:r w:rsidRPr="00AC04FF">
              <w:rPr>
                <w:sz w:val="16"/>
                <w:szCs w:val="16"/>
              </w:rPr>
              <w:t>0.112</w:t>
            </w:r>
          </w:p>
        </w:tc>
        <w:tc>
          <w:tcPr>
            <w:tcW w:w="476" w:type="dxa"/>
            <w:shd w:val="clear" w:color="auto" w:fill="auto"/>
            <w:noWrap/>
          </w:tcPr>
          <w:p w:rsidR="00EC4F2B" w:rsidRPr="00AC04FF" w:rsidRDefault="00EC4F2B" w:rsidP="00222A9E">
            <w:pPr>
              <w:pStyle w:val="Spacebefore"/>
              <w:jc w:val="right"/>
              <w:rPr>
                <w:sz w:val="16"/>
                <w:szCs w:val="16"/>
              </w:rPr>
            </w:pPr>
            <w:r w:rsidRPr="00AC04FF">
              <w:rPr>
                <w:sz w:val="16"/>
                <w:szCs w:val="16"/>
              </w:rPr>
              <w:t>24939</w:t>
            </w:r>
          </w:p>
        </w:tc>
        <w:tc>
          <w:tcPr>
            <w:tcW w:w="476" w:type="dxa"/>
            <w:gridSpan w:val="2"/>
            <w:shd w:val="clear" w:color="auto" w:fill="auto"/>
            <w:noWrap/>
          </w:tcPr>
          <w:p w:rsidR="00EC4F2B" w:rsidRPr="00AC04FF" w:rsidRDefault="00EC4F2B" w:rsidP="00222A9E">
            <w:pPr>
              <w:pStyle w:val="Spacebefore"/>
              <w:jc w:val="right"/>
              <w:rPr>
                <w:sz w:val="16"/>
                <w:szCs w:val="16"/>
              </w:rPr>
            </w:pPr>
            <w:r w:rsidRPr="00AC04FF">
              <w:rPr>
                <w:sz w:val="16"/>
                <w:szCs w:val="16"/>
              </w:rPr>
              <w:t>9825</w:t>
            </w:r>
          </w:p>
        </w:tc>
      </w:tr>
      <w:tr w:rsidR="00AC04FF" w:rsidRPr="00AC04FF" w:rsidTr="00FA212F">
        <w:trPr>
          <w:trHeight w:val="315"/>
          <w:jc w:val="center"/>
        </w:trPr>
        <w:tc>
          <w:tcPr>
            <w:tcW w:w="585"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rsidR="00EC4F2B" w:rsidRPr="00AC04FF" w:rsidRDefault="00EC4F2B" w:rsidP="00222A9E">
            <w:pPr>
              <w:pStyle w:val="Spacebefore"/>
              <w:jc w:val="center"/>
              <w:rPr>
                <w:b/>
                <w:sz w:val="16"/>
                <w:szCs w:val="16"/>
              </w:rPr>
            </w:pPr>
            <w:r w:rsidRPr="00AC04FF">
              <w:rPr>
                <w:b/>
                <w:sz w:val="16"/>
                <w:szCs w:val="16"/>
              </w:rPr>
              <w:t>DA2D</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35472</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13134</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1033</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44</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67</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4996</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7606</w:t>
            </w:r>
          </w:p>
        </w:tc>
      </w:tr>
      <w:tr w:rsidR="00AC04FF" w:rsidRPr="00AC04FF" w:rsidTr="00FA212F">
        <w:trPr>
          <w:trHeight w:val="315"/>
          <w:jc w:val="center"/>
        </w:trPr>
        <w:tc>
          <w:tcPr>
            <w:tcW w:w="585"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rsidR="00EC4F2B" w:rsidRPr="00AC04FF" w:rsidRDefault="00EC4F2B" w:rsidP="00222A9E">
            <w:pPr>
              <w:pStyle w:val="Spacebefore"/>
              <w:jc w:val="center"/>
              <w:rPr>
                <w:b/>
                <w:sz w:val="16"/>
                <w:szCs w:val="16"/>
              </w:rPr>
            </w:pPr>
            <w:r w:rsidRPr="00AC04FF">
              <w:rPr>
                <w:b/>
                <w:sz w:val="16"/>
                <w:szCs w:val="16"/>
              </w:rPr>
              <w:t>Mclust</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33530</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50948</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1007</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35</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51</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3432</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4945</w:t>
            </w:r>
          </w:p>
        </w:tc>
      </w:tr>
      <w:tr w:rsidR="00AC04FF" w:rsidRPr="00AC04FF" w:rsidTr="00FA212F">
        <w:trPr>
          <w:trHeight w:val="315"/>
          <w:jc w:val="center"/>
        </w:trPr>
        <w:tc>
          <w:tcPr>
            <w:tcW w:w="585"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6916</w:t>
            </w:r>
          </w:p>
        </w:tc>
        <w:tc>
          <w:tcPr>
            <w:tcW w:w="760" w:type="dxa"/>
            <w:gridSpan w:val="2"/>
            <w:shd w:val="clear" w:color="auto" w:fill="auto"/>
            <w:noWrap/>
            <w:hideMark/>
          </w:tcPr>
          <w:p w:rsidR="00EC4F2B" w:rsidRPr="00AC04FF" w:rsidRDefault="00EC4F2B" w:rsidP="00222A9E">
            <w:pPr>
              <w:pStyle w:val="Spacebefore"/>
              <w:jc w:val="center"/>
              <w:rPr>
                <w:b/>
                <w:sz w:val="16"/>
                <w:szCs w:val="16"/>
              </w:rPr>
            </w:pPr>
            <w:r w:rsidRPr="00AC04FF">
              <w:rPr>
                <w:b/>
                <w:sz w:val="16"/>
                <w:szCs w:val="16"/>
              </w:rPr>
              <w:t>Land</w:t>
            </w:r>
          </w:p>
          <w:p w:rsidR="00EC4F2B" w:rsidRPr="00AC04FF" w:rsidRDefault="00EC4F2B" w:rsidP="00222A9E">
            <w:pPr>
              <w:pStyle w:val="Spacebefore"/>
              <w:jc w:val="center"/>
              <w:rPr>
                <w:b/>
                <w:sz w:val="16"/>
                <w:szCs w:val="16"/>
              </w:rPr>
            </w:pPr>
            <w:r w:rsidRPr="00AC04FF">
              <w:rPr>
                <w:b/>
                <w:sz w:val="16"/>
                <w:szCs w:val="16"/>
              </w:rPr>
              <w:t>mark</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1263</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228</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1034</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00</w:t>
            </w:r>
          </w:p>
        </w:tc>
        <w:tc>
          <w:tcPr>
            <w:tcW w:w="571"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000</w:t>
            </w:r>
          </w:p>
        </w:tc>
        <w:tc>
          <w:tcPr>
            <w:tcW w:w="476" w:type="dxa"/>
            <w:shd w:val="clear" w:color="auto" w:fill="auto"/>
            <w:noWrap/>
            <w:hideMark/>
          </w:tcPr>
          <w:p w:rsidR="00EC4F2B" w:rsidRPr="00AC04FF" w:rsidRDefault="00EC4F2B" w:rsidP="00222A9E">
            <w:pPr>
              <w:pStyle w:val="Spacebefore"/>
              <w:jc w:val="right"/>
              <w:rPr>
                <w:sz w:val="16"/>
                <w:szCs w:val="16"/>
              </w:rPr>
            </w:pPr>
            <w:r w:rsidRPr="00AC04FF">
              <w:rPr>
                <w:sz w:val="16"/>
                <w:szCs w:val="16"/>
              </w:rPr>
              <w:t>25151</w:t>
            </w:r>
          </w:p>
        </w:tc>
        <w:tc>
          <w:tcPr>
            <w:tcW w:w="476" w:type="dxa"/>
            <w:gridSpan w:val="2"/>
            <w:shd w:val="clear" w:color="auto" w:fill="auto"/>
            <w:noWrap/>
            <w:hideMark/>
          </w:tcPr>
          <w:p w:rsidR="00EC4F2B" w:rsidRPr="00AC04FF" w:rsidRDefault="00EC4F2B" w:rsidP="00222A9E">
            <w:pPr>
              <w:pStyle w:val="Spacebefore"/>
              <w:jc w:val="right"/>
              <w:rPr>
                <w:sz w:val="16"/>
                <w:szCs w:val="16"/>
              </w:rPr>
            </w:pPr>
            <w:r w:rsidRPr="00AC04FF">
              <w:rPr>
                <w:sz w:val="16"/>
                <w:szCs w:val="16"/>
              </w:rPr>
              <w:t>0</w:t>
            </w:r>
          </w:p>
        </w:tc>
      </w:tr>
      <w:tr w:rsidR="00222A9E" w:rsidRPr="00AC04FF" w:rsidTr="00FA212F">
        <w:tblPrEx>
          <w:tblCellMar>
            <w:top w:w="14" w:type="dxa"/>
            <w:bottom w:w="14" w:type="dxa"/>
          </w:tblCellMar>
        </w:tblPrEx>
        <w:trPr>
          <w:gridAfter w:val="1"/>
          <w:wAfter w:w="457" w:type="dxa"/>
          <w:trHeight w:val="225"/>
          <w:jc w:val="center"/>
        </w:trPr>
        <w:tc>
          <w:tcPr>
            <w:tcW w:w="4410" w:type="dxa"/>
            <w:gridSpan w:val="14"/>
            <w:shd w:val="clear" w:color="auto" w:fill="auto"/>
            <w:noWrap/>
          </w:tcPr>
          <w:p w:rsidR="00222A9E" w:rsidRPr="00AC04FF" w:rsidRDefault="00222A9E" w:rsidP="00222A9E">
            <w:pPr>
              <w:pStyle w:val="Spacebefore"/>
              <w:spacing w:line="240" w:lineRule="auto"/>
              <w:jc w:val="center"/>
              <w:rPr>
                <w:b/>
                <w:sz w:val="16"/>
                <w:szCs w:val="16"/>
              </w:rPr>
            </w:pPr>
            <w:r w:rsidRPr="00AC04FF">
              <w:rPr>
                <w:b/>
                <w:sz w:val="16"/>
                <w:szCs w:val="16"/>
              </w:rPr>
              <w:t xml:space="preserve">Table 3: Charge 2 Landmark Peaks  </w:t>
            </w:r>
          </w:p>
          <w:p w:rsidR="00222A9E" w:rsidRPr="00AC04FF" w:rsidRDefault="00222A9E" w:rsidP="00222A9E">
            <w:pPr>
              <w:pStyle w:val="Spacebefore"/>
              <w:spacing w:line="240" w:lineRule="auto"/>
              <w:jc w:val="center"/>
              <w:rPr>
                <w:b/>
                <w:sz w:val="16"/>
                <w:szCs w:val="16"/>
              </w:rPr>
            </w:pPr>
            <w:r w:rsidRPr="00AC04FF">
              <w:rPr>
                <w:b/>
                <w:sz w:val="16"/>
                <w:szCs w:val="16"/>
              </w:rPr>
              <w:t>&gt;40 Peaks in Cluster (at least 36 match)</w:t>
            </w:r>
          </w:p>
        </w:tc>
      </w:tr>
      <w:tr w:rsidR="00222A9E" w:rsidRPr="00AC04FF" w:rsidTr="00FA212F">
        <w:tblPrEx>
          <w:tblCellMar>
            <w:top w:w="14" w:type="dxa"/>
            <w:bottom w:w="14" w:type="dxa"/>
          </w:tblCellMar>
        </w:tblPrEx>
        <w:trPr>
          <w:gridAfter w:val="1"/>
          <w:wAfter w:w="457" w:type="dxa"/>
          <w:trHeight w:val="463"/>
          <w:jc w:val="center"/>
        </w:trPr>
        <w:tc>
          <w:tcPr>
            <w:tcW w:w="839" w:type="dxa"/>
            <w:gridSpan w:val="2"/>
            <w:vMerge w:val="restart"/>
            <w:shd w:val="clear" w:color="auto" w:fill="auto"/>
            <w:noWrap/>
            <w:vAlign w:val="center"/>
          </w:tcPr>
          <w:p w:rsidR="00222A9E" w:rsidRPr="00AC04FF" w:rsidRDefault="00222A9E" w:rsidP="00222A9E">
            <w:pPr>
              <w:pStyle w:val="Spacebefore"/>
              <w:spacing w:line="240" w:lineRule="auto"/>
              <w:jc w:val="center"/>
              <w:rPr>
                <w:b/>
                <w:sz w:val="16"/>
                <w:szCs w:val="16"/>
              </w:rPr>
            </w:pPr>
            <w:r w:rsidRPr="00AC04FF">
              <w:rPr>
                <w:b/>
                <w:sz w:val="16"/>
                <w:szCs w:val="16"/>
              </w:rPr>
              <w:t>Method</w:t>
            </w:r>
          </w:p>
        </w:tc>
        <w:tc>
          <w:tcPr>
            <w:tcW w:w="871" w:type="dxa"/>
            <w:gridSpan w:val="2"/>
            <w:vMerge w:val="restart"/>
            <w:shd w:val="clear" w:color="auto" w:fill="auto"/>
            <w:noWrap/>
            <w:vAlign w:val="center"/>
          </w:tcPr>
          <w:p w:rsidR="00222A9E" w:rsidRPr="00AC04FF" w:rsidRDefault="00222A9E" w:rsidP="00222A9E">
            <w:pPr>
              <w:pStyle w:val="Spacebefore"/>
              <w:spacing w:line="240" w:lineRule="auto"/>
              <w:jc w:val="center"/>
              <w:rPr>
                <w:b/>
                <w:sz w:val="16"/>
                <w:szCs w:val="16"/>
              </w:rPr>
            </w:pPr>
            <w:r w:rsidRPr="00AC04FF">
              <w:rPr>
                <w:b/>
                <w:sz w:val="16"/>
                <w:szCs w:val="16"/>
              </w:rPr>
              <w:t>Number Landmark Clusters Found</w:t>
            </w:r>
          </w:p>
        </w:tc>
        <w:tc>
          <w:tcPr>
            <w:tcW w:w="1080" w:type="dxa"/>
            <w:gridSpan w:val="5"/>
            <w:shd w:val="clear" w:color="auto" w:fill="auto"/>
            <w:noWrap/>
            <w:vAlign w:val="center"/>
          </w:tcPr>
          <w:p w:rsidR="00222A9E" w:rsidRPr="00AC04FF" w:rsidRDefault="00222A9E" w:rsidP="00222A9E">
            <w:pPr>
              <w:pStyle w:val="Spacebefore"/>
              <w:spacing w:line="240" w:lineRule="auto"/>
              <w:jc w:val="center"/>
              <w:rPr>
                <w:b/>
                <w:sz w:val="16"/>
                <w:szCs w:val="16"/>
              </w:rPr>
            </w:pPr>
            <w:r w:rsidRPr="00AC04FF">
              <w:rPr>
                <w:b/>
                <w:sz w:val="16"/>
                <w:szCs w:val="16"/>
              </w:rPr>
              <w:t>Scaled Error</w:t>
            </w:r>
          </w:p>
          <w:p w:rsidR="00222A9E" w:rsidRPr="00AC04FF" w:rsidRDefault="00222A9E" w:rsidP="00222A9E">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1.2</w:t>
            </w:r>
          </w:p>
        </w:tc>
        <w:tc>
          <w:tcPr>
            <w:tcW w:w="810" w:type="dxa"/>
            <w:gridSpan w:val="2"/>
            <w:vMerge w:val="restart"/>
            <w:shd w:val="clear" w:color="auto" w:fill="auto"/>
            <w:noWrap/>
            <w:vAlign w:val="center"/>
          </w:tcPr>
          <w:p w:rsidR="00222A9E" w:rsidRPr="00AC04FF" w:rsidRDefault="00222A9E" w:rsidP="00222A9E">
            <w:pPr>
              <w:pStyle w:val="Spacebefore"/>
              <w:spacing w:line="240" w:lineRule="auto"/>
              <w:jc w:val="center"/>
              <w:rPr>
                <w:b/>
                <w:sz w:val="16"/>
                <w:szCs w:val="16"/>
              </w:rPr>
            </w:pPr>
            <w:r w:rsidRPr="00AC04FF">
              <w:rPr>
                <w:b/>
                <w:sz w:val="16"/>
                <w:szCs w:val="16"/>
              </w:rPr>
              <w:t># Landmark Peaks</w:t>
            </w:r>
          </w:p>
        </w:tc>
        <w:tc>
          <w:tcPr>
            <w:tcW w:w="810" w:type="dxa"/>
            <w:gridSpan w:val="3"/>
            <w:vMerge w:val="restart"/>
            <w:shd w:val="clear" w:color="auto" w:fill="auto"/>
            <w:noWrap/>
            <w:vAlign w:val="center"/>
          </w:tcPr>
          <w:p w:rsidR="00222A9E" w:rsidRPr="00AC04FF" w:rsidRDefault="00222A9E" w:rsidP="00222A9E">
            <w:pPr>
              <w:pStyle w:val="Spacebefore"/>
              <w:spacing w:line="240" w:lineRule="auto"/>
              <w:jc w:val="center"/>
              <w:rPr>
                <w:b/>
                <w:sz w:val="16"/>
                <w:szCs w:val="16"/>
              </w:rPr>
            </w:pPr>
            <w:r w:rsidRPr="00AC04FF">
              <w:rPr>
                <w:b/>
                <w:sz w:val="16"/>
                <w:szCs w:val="16"/>
              </w:rPr>
              <w:t># Non Landmark Peaks</w:t>
            </w:r>
          </w:p>
        </w:tc>
      </w:tr>
      <w:tr w:rsidR="00222A9E" w:rsidRPr="00AC04FF" w:rsidTr="00FA212F">
        <w:tblPrEx>
          <w:tblCellMar>
            <w:top w:w="14" w:type="dxa"/>
            <w:bottom w:w="14" w:type="dxa"/>
          </w:tblCellMar>
        </w:tblPrEx>
        <w:trPr>
          <w:gridAfter w:val="1"/>
          <w:wAfter w:w="457" w:type="dxa"/>
          <w:trHeight w:val="238"/>
          <w:jc w:val="center"/>
        </w:trPr>
        <w:tc>
          <w:tcPr>
            <w:tcW w:w="839" w:type="dxa"/>
            <w:gridSpan w:val="2"/>
            <w:vMerge/>
            <w:shd w:val="clear" w:color="auto" w:fill="auto"/>
            <w:noWrap/>
            <w:vAlign w:val="center"/>
          </w:tcPr>
          <w:p w:rsidR="00222A9E" w:rsidRPr="00AC04FF" w:rsidRDefault="00222A9E" w:rsidP="00222A9E">
            <w:pPr>
              <w:pStyle w:val="Spacebefore"/>
              <w:spacing w:line="240" w:lineRule="auto"/>
              <w:jc w:val="center"/>
              <w:rPr>
                <w:b/>
                <w:sz w:val="16"/>
                <w:szCs w:val="16"/>
              </w:rPr>
            </w:pPr>
          </w:p>
        </w:tc>
        <w:tc>
          <w:tcPr>
            <w:tcW w:w="871" w:type="dxa"/>
            <w:gridSpan w:val="2"/>
            <w:vMerge/>
            <w:shd w:val="clear" w:color="auto" w:fill="auto"/>
            <w:noWrap/>
            <w:vAlign w:val="center"/>
          </w:tcPr>
          <w:p w:rsidR="00222A9E" w:rsidRPr="00AC04FF" w:rsidRDefault="00222A9E" w:rsidP="00222A9E">
            <w:pPr>
              <w:pStyle w:val="Spacebefore"/>
              <w:spacing w:line="240" w:lineRule="auto"/>
              <w:jc w:val="center"/>
              <w:rPr>
                <w:b/>
                <w:sz w:val="16"/>
                <w:szCs w:val="16"/>
              </w:rPr>
            </w:pPr>
          </w:p>
        </w:tc>
        <w:tc>
          <w:tcPr>
            <w:tcW w:w="540" w:type="dxa"/>
            <w:gridSpan w:val="2"/>
            <w:shd w:val="clear" w:color="auto" w:fill="auto"/>
            <w:noWrap/>
            <w:vAlign w:val="center"/>
          </w:tcPr>
          <w:p w:rsidR="00222A9E" w:rsidRPr="00AC04FF" w:rsidRDefault="00F2683B" w:rsidP="00222A9E">
            <w:pPr>
              <w:pStyle w:val="Spacebefore"/>
              <w:spacing w:line="240" w:lineRule="auto"/>
              <w:jc w:val="center"/>
              <w:rPr>
                <w:b/>
                <w:sz w:val="16"/>
                <w:szCs w:val="16"/>
              </w:rPr>
            </w:pPr>
            <w:r>
              <w:rPr>
                <w:b/>
                <w:sz w:val="16"/>
                <w:szCs w:val="16"/>
              </w:rPr>
              <w:t>m/Z</w:t>
            </w:r>
          </w:p>
        </w:tc>
        <w:tc>
          <w:tcPr>
            <w:tcW w:w="540" w:type="dxa"/>
            <w:gridSpan w:val="3"/>
            <w:shd w:val="clear" w:color="auto" w:fill="auto"/>
            <w:noWrap/>
            <w:vAlign w:val="center"/>
          </w:tcPr>
          <w:p w:rsidR="00222A9E" w:rsidRPr="00AC04FF" w:rsidRDefault="00222A9E" w:rsidP="00222A9E">
            <w:pPr>
              <w:pStyle w:val="Spacebefore"/>
              <w:spacing w:line="240" w:lineRule="auto"/>
              <w:jc w:val="center"/>
              <w:rPr>
                <w:b/>
                <w:sz w:val="16"/>
                <w:szCs w:val="16"/>
              </w:rPr>
            </w:pPr>
            <w:r w:rsidRPr="00AC04FF">
              <w:rPr>
                <w:b/>
                <w:sz w:val="16"/>
                <w:szCs w:val="16"/>
              </w:rPr>
              <w:t>RT</w:t>
            </w:r>
          </w:p>
        </w:tc>
        <w:tc>
          <w:tcPr>
            <w:tcW w:w="810" w:type="dxa"/>
            <w:gridSpan w:val="2"/>
            <w:vMerge/>
            <w:shd w:val="clear" w:color="auto" w:fill="auto"/>
            <w:noWrap/>
            <w:vAlign w:val="center"/>
          </w:tcPr>
          <w:p w:rsidR="00222A9E" w:rsidRPr="00AC04FF" w:rsidRDefault="00222A9E" w:rsidP="00222A9E">
            <w:pPr>
              <w:pStyle w:val="Spacebefore"/>
              <w:spacing w:line="240" w:lineRule="auto"/>
              <w:jc w:val="center"/>
              <w:rPr>
                <w:b/>
                <w:sz w:val="16"/>
                <w:szCs w:val="16"/>
              </w:rPr>
            </w:pPr>
          </w:p>
        </w:tc>
        <w:tc>
          <w:tcPr>
            <w:tcW w:w="810" w:type="dxa"/>
            <w:gridSpan w:val="3"/>
            <w:vMerge/>
            <w:shd w:val="clear" w:color="auto" w:fill="auto"/>
            <w:noWrap/>
            <w:vAlign w:val="center"/>
          </w:tcPr>
          <w:p w:rsidR="00222A9E" w:rsidRPr="00AC04FF" w:rsidRDefault="00222A9E" w:rsidP="00222A9E">
            <w:pPr>
              <w:pStyle w:val="Spacebefore"/>
              <w:spacing w:line="240" w:lineRule="auto"/>
              <w:jc w:val="center"/>
              <w:rPr>
                <w:b/>
                <w:sz w:val="16"/>
                <w:szCs w:val="16"/>
              </w:rPr>
            </w:pPr>
          </w:p>
        </w:tc>
      </w:tr>
      <w:tr w:rsidR="00222A9E" w:rsidRPr="00AC04FF" w:rsidTr="00FA212F">
        <w:tblPrEx>
          <w:tblCellMar>
            <w:top w:w="14" w:type="dxa"/>
            <w:bottom w:w="14" w:type="dxa"/>
          </w:tblCellMar>
        </w:tblPrEx>
        <w:trPr>
          <w:gridAfter w:val="1"/>
          <w:wAfter w:w="457" w:type="dxa"/>
          <w:trHeight w:val="184"/>
          <w:jc w:val="center"/>
        </w:trPr>
        <w:tc>
          <w:tcPr>
            <w:tcW w:w="839" w:type="dxa"/>
            <w:gridSpan w:val="2"/>
            <w:shd w:val="clear" w:color="auto" w:fill="auto"/>
            <w:noWrap/>
            <w:vAlign w:val="center"/>
            <w:hideMark/>
          </w:tcPr>
          <w:p w:rsidR="00222A9E" w:rsidRPr="00AC04FF" w:rsidRDefault="00222A9E" w:rsidP="00222A9E">
            <w:pPr>
              <w:pStyle w:val="NoSpacing"/>
              <w:jc w:val="right"/>
              <w:rPr>
                <w:rFonts w:eastAsia="Calibri"/>
                <w:b/>
                <w:sz w:val="16"/>
                <w:szCs w:val="16"/>
              </w:rPr>
            </w:pPr>
            <w:r w:rsidRPr="00AC04FF">
              <w:rPr>
                <w:rFonts w:eastAsia="Calibri"/>
                <w:b/>
                <w:sz w:val="16"/>
                <w:szCs w:val="16"/>
              </w:rPr>
              <w:t>DAVS(1)</w:t>
            </w:r>
          </w:p>
        </w:tc>
        <w:tc>
          <w:tcPr>
            <w:tcW w:w="871" w:type="dxa"/>
            <w:gridSpan w:val="2"/>
            <w:shd w:val="clear" w:color="auto" w:fill="auto"/>
            <w:noWrap/>
            <w:vAlign w:val="center"/>
            <w:hideMark/>
          </w:tcPr>
          <w:p w:rsidR="00222A9E" w:rsidRPr="00AC04FF" w:rsidRDefault="00222A9E" w:rsidP="00222A9E">
            <w:pPr>
              <w:pStyle w:val="NoSpacing"/>
              <w:jc w:val="right"/>
              <w:rPr>
                <w:rFonts w:eastAsia="Calibri"/>
                <w:sz w:val="16"/>
                <w:szCs w:val="16"/>
              </w:rPr>
            </w:pPr>
            <w:r w:rsidRPr="00AC04FF">
              <w:rPr>
                <w:rFonts w:eastAsia="Calibri"/>
                <w:sz w:val="16"/>
                <w:szCs w:val="16"/>
              </w:rPr>
              <w:t>125</w:t>
            </w:r>
          </w:p>
        </w:tc>
        <w:tc>
          <w:tcPr>
            <w:tcW w:w="54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21</w:t>
            </w:r>
          </w:p>
        </w:tc>
        <w:tc>
          <w:tcPr>
            <w:tcW w:w="54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28</w:t>
            </w:r>
          </w:p>
        </w:tc>
        <w:tc>
          <w:tcPr>
            <w:tcW w:w="81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6468</w:t>
            </w:r>
          </w:p>
        </w:tc>
        <w:tc>
          <w:tcPr>
            <w:tcW w:w="81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831</w:t>
            </w:r>
          </w:p>
        </w:tc>
      </w:tr>
      <w:tr w:rsidR="00222A9E" w:rsidRPr="00AC04FF" w:rsidTr="00FA212F">
        <w:tblPrEx>
          <w:tblCellMar>
            <w:top w:w="14" w:type="dxa"/>
            <w:bottom w:w="14" w:type="dxa"/>
          </w:tblCellMar>
        </w:tblPrEx>
        <w:trPr>
          <w:gridAfter w:val="1"/>
          <w:wAfter w:w="457" w:type="dxa"/>
          <w:trHeight w:val="238"/>
          <w:jc w:val="center"/>
        </w:trPr>
        <w:tc>
          <w:tcPr>
            <w:tcW w:w="839" w:type="dxa"/>
            <w:gridSpan w:val="2"/>
            <w:shd w:val="clear" w:color="auto" w:fill="auto"/>
            <w:noWrap/>
            <w:vAlign w:val="center"/>
            <w:hideMark/>
          </w:tcPr>
          <w:p w:rsidR="00222A9E" w:rsidRPr="00AC04FF" w:rsidRDefault="00222A9E" w:rsidP="00222A9E">
            <w:pPr>
              <w:pStyle w:val="NoSpacing"/>
              <w:jc w:val="right"/>
              <w:rPr>
                <w:rFonts w:eastAsia="Calibri"/>
                <w:b/>
                <w:sz w:val="16"/>
                <w:szCs w:val="16"/>
              </w:rPr>
            </w:pPr>
            <w:r w:rsidRPr="00AC04FF">
              <w:rPr>
                <w:rFonts w:eastAsia="Calibri"/>
                <w:b/>
                <w:sz w:val="16"/>
                <w:szCs w:val="16"/>
              </w:rPr>
              <w:t>DAVS(2)</w:t>
            </w:r>
          </w:p>
        </w:tc>
        <w:tc>
          <w:tcPr>
            <w:tcW w:w="871" w:type="dxa"/>
            <w:gridSpan w:val="2"/>
            <w:shd w:val="clear" w:color="auto" w:fill="auto"/>
            <w:noWrap/>
            <w:vAlign w:val="center"/>
            <w:hideMark/>
          </w:tcPr>
          <w:p w:rsidR="00222A9E" w:rsidRPr="00AC04FF" w:rsidRDefault="00222A9E" w:rsidP="00222A9E">
            <w:pPr>
              <w:pStyle w:val="NoSpacing"/>
              <w:jc w:val="right"/>
              <w:rPr>
                <w:rFonts w:eastAsia="Calibri"/>
                <w:sz w:val="16"/>
                <w:szCs w:val="16"/>
              </w:rPr>
            </w:pPr>
            <w:r w:rsidRPr="00AC04FF">
              <w:rPr>
                <w:rFonts w:eastAsia="Calibri"/>
                <w:sz w:val="16"/>
                <w:szCs w:val="16"/>
              </w:rPr>
              <w:t>126</w:t>
            </w:r>
          </w:p>
        </w:tc>
        <w:tc>
          <w:tcPr>
            <w:tcW w:w="54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25</w:t>
            </w:r>
          </w:p>
        </w:tc>
        <w:tc>
          <w:tcPr>
            <w:tcW w:w="54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32</w:t>
            </w:r>
          </w:p>
        </w:tc>
        <w:tc>
          <w:tcPr>
            <w:tcW w:w="81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6563</w:t>
            </w:r>
          </w:p>
        </w:tc>
        <w:tc>
          <w:tcPr>
            <w:tcW w:w="81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956</w:t>
            </w:r>
          </w:p>
        </w:tc>
      </w:tr>
      <w:tr w:rsidR="00222A9E" w:rsidRPr="00AC04FF" w:rsidTr="00FA212F">
        <w:tblPrEx>
          <w:tblCellMar>
            <w:top w:w="14" w:type="dxa"/>
            <w:bottom w:w="14" w:type="dxa"/>
          </w:tblCellMar>
        </w:tblPrEx>
        <w:trPr>
          <w:gridAfter w:val="1"/>
          <w:wAfter w:w="457" w:type="dxa"/>
          <w:trHeight w:val="193"/>
          <w:jc w:val="center"/>
        </w:trPr>
        <w:tc>
          <w:tcPr>
            <w:tcW w:w="839" w:type="dxa"/>
            <w:gridSpan w:val="2"/>
            <w:shd w:val="clear" w:color="auto" w:fill="auto"/>
            <w:noWrap/>
            <w:vAlign w:val="center"/>
          </w:tcPr>
          <w:p w:rsidR="00222A9E" w:rsidRPr="00AC04FF" w:rsidRDefault="00222A9E" w:rsidP="00222A9E">
            <w:pPr>
              <w:pStyle w:val="NoSpacing"/>
              <w:jc w:val="right"/>
              <w:rPr>
                <w:rFonts w:eastAsia="Calibri"/>
                <w:b/>
                <w:sz w:val="16"/>
                <w:szCs w:val="16"/>
              </w:rPr>
            </w:pPr>
            <w:r w:rsidRPr="00AC04FF">
              <w:rPr>
                <w:rFonts w:eastAsia="Calibri"/>
                <w:b/>
                <w:sz w:val="16"/>
                <w:szCs w:val="16"/>
              </w:rPr>
              <w:t>DAVS(3)</w:t>
            </w:r>
          </w:p>
        </w:tc>
        <w:tc>
          <w:tcPr>
            <w:tcW w:w="871" w:type="dxa"/>
            <w:gridSpan w:val="2"/>
            <w:shd w:val="clear" w:color="auto" w:fill="auto"/>
            <w:noWrap/>
            <w:vAlign w:val="center"/>
          </w:tcPr>
          <w:p w:rsidR="00222A9E" w:rsidRPr="00AC04FF" w:rsidRDefault="00222A9E" w:rsidP="00222A9E">
            <w:pPr>
              <w:pStyle w:val="NoSpacing"/>
              <w:jc w:val="right"/>
              <w:rPr>
                <w:rFonts w:eastAsia="Calibri"/>
                <w:sz w:val="16"/>
                <w:szCs w:val="16"/>
              </w:rPr>
            </w:pPr>
            <w:r w:rsidRPr="00AC04FF">
              <w:rPr>
                <w:rFonts w:eastAsia="Calibri"/>
                <w:sz w:val="16"/>
                <w:szCs w:val="16"/>
              </w:rPr>
              <w:t>129</w:t>
            </w:r>
          </w:p>
        </w:tc>
        <w:tc>
          <w:tcPr>
            <w:tcW w:w="540" w:type="dxa"/>
            <w:gridSpan w:val="2"/>
            <w:shd w:val="clear" w:color="auto" w:fill="auto"/>
            <w:noWrap/>
            <w:vAlign w:val="center"/>
          </w:tcPr>
          <w:p w:rsidR="00222A9E" w:rsidRPr="00AC04FF" w:rsidRDefault="00222A9E" w:rsidP="00222A9E">
            <w:pPr>
              <w:pStyle w:val="Spacebefore"/>
              <w:spacing w:line="240" w:lineRule="auto"/>
              <w:jc w:val="right"/>
              <w:rPr>
                <w:sz w:val="16"/>
                <w:szCs w:val="16"/>
              </w:rPr>
            </w:pPr>
            <w:r w:rsidRPr="00AC04FF">
              <w:rPr>
                <w:sz w:val="16"/>
                <w:szCs w:val="16"/>
              </w:rPr>
              <w:t>0.028</w:t>
            </w:r>
          </w:p>
        </w:tc>
        <w:tc>
          <w:tcPr>
            <w:tcW w:w="540" w:type="dxa"/>
            <w:gridSpan w:val="3"/>
            <w:shd w:val="clear" w:color="auto" w:fill="auto"/>
            <w:noWrap/>
            <w:vAlign w:val="center"/>
          </w:tcPr>
          <w:p w:rsidR="00222A9E" w:rsidRPr="00AC04FF" w:rsidRDefault="00222A9E" w:rsidP="00222A9E">
            <w:pPr>
              <w:pStyle w:val="Spacebefore"/>
              <w:spacing w:line="240" w:lineRule="auto"/>
              <w:jc w:val="right"/>
              <w:rPr>
                <w:sz w:val="16"/>
                <w:szCs w:val="16"/>
              </w:rPr>
            </w:pPr>
            <w:r w:rsidRPr="00AC04FF">
              <w:rPr>
                <w:sz w:val="16"/>
                <w:szCs w:val="16"/>
              </w:rPr>
              <w:t>0.041</w:t>
            </w:r>
          </w:p>
        </w:tc>
        <w:tc>
          <w:tcPr>
            <w:tcW w:w="810" w:type="dxa"/>
            <w:gridSpan w:val="2"/>
            <w:shd w:val="clear" w:color="auto" w:fill="auto"/>
            <w:noWrap/>
            <w:vAlign w:val="center"/>
          </w:tcPr>
          <w:p w:rsidR="00222A9E" w:rsidRPr="00AC04FF" w:rsidRDefault="00222A9E" w:rsidP="00222A9E">
            <w:pPr>
              <w:pStyle w:val="Spacebefore"/>
              <w:spacing w:line="240" w:lineRule="auto"/>
              <w:jc w:val="right"/>
              <w:rPr>
                <w:sz w:val="16"/>
                <w:szCs w:val="16"/>
              </w:rPr>
            </w:pPr>
            <w:r w:rsidRPr="00AC04FF">
              <w:rPr>
                <w:sz w:val="16"/>
                <w:szCs w:val="16"/>
              </w:rPr>
              <w:t>6695</w:t>
            </w:r>
          </w:p>
        </w:tc>
        <w:tc>
          <w:tcPr>
            <w:tcW w:w="810" w:type="dxa"/>
            <w:gridSpan w:val="3"/>
            <w:shd w:val="clear" w:color="auto" w:fill="auto"/>
            <w:noWrap/>
            <w:vAlign w:val="center"/>
          </w:tcPr>
          <w:p w:rsidR="00222A9E" w:rsidRPr="00AC04FF" w:rsidRDefault="00222A9E" w:rsidP="00222A9E">
            <w:pPr>
              <w:pStyle w:val="Spacebefore"/>
              <w:spacing w:line="240" w:lineRule="auto"/>
              <w:jc w:val="right"/>
              <w:rPr>
                <w:sz w:val="16"/>
                <w:szCs w:val="16"/>
              </w:rPr>
            </w:pPr>
            <w:r w:rsidRPr="00AC04FF">
              <w:rPr>
                <w:sz w:val="16"/>
                <w:szCs w:val="16"/>
              </w:rPr>
              <w:t>1093</w:t>
            </w:r>
          </w:p>
        </w:tc>
      </w:tr>
      <w:tr w:rsidR="00222A9E" w:rsidRPr="00AC04FF" w:rsidTr="00FA212F">
        <w:tblPrEx>
          <w:tblCellMar>
            <w:top w:w="14" w:type="dxa"/>
            <w:bottom w:w="14" w:type="dxa"/>
          </w:tblCellMar>
        </w:tblPrEx>
        <w:trPr>
          <w:gridAfter w:val="1"/>
          <w:wAfter w:w="457" w:type="dxa"/>
          <w:trHeight w:val="220"/>
          <w:jc w:val="center"/>
        </w:trPr>
        <w:tc>
          <w:tcPr>
            <w:tcW w:w="839" w:type="dxa"/>
            <w:gridSpan w:val="2"/>
            <w:shd w:val="clear" w:color="auto" w:fill="auto"/>
            <w:noWrap/>
            <w:vAlign w:val="center"/>
            <w:hideMark/>
          </w:tcPr>
          <w:p w:rsidR="00222A9E" w:rsidRPr="00AC04FF" w:rsidRDefault="00222A9E" w:rsidP="00222A9E">
            <w:pPr>
              <w:pStyle w:val="NoSpacing"/>
              <w:jc w:val="right"/>
              <w:rPr>
                <w:rFonts w:eastAsia="Calibri"/>
                <w:b/>
                <w:sz w:val="16"/>
                <w:szCs w:val="16"/>
              </w:rPr>
            </w:pPr>
            <w:r w:rsidRPr="00AC04FF">
              <w:rPr>
                <w:rFonts w:eastAsia="Calibri"/>
                <w:b/>
                <w:sz w:val="16"/>
                <w:szCs w:val="16"/>
              </w:rPr>
              <w:t>DA2D</w:t>
            </w:r>
          </w:p>
        </w:tc>
        <w:tc>
          <w:tcPr>
            <w:tcW w:w="871" w:type="dxa"/>
            <w:gridSpan w:val="2"/>
            <w:shd w:val="clear" w:color="auto" w:fill="auto"/>
            <w:noWrap/>
            <w:vAlign w:val="center"/>
            <w:hideMark/>
          </w:tcPr>
          <w:p w:rsidR="00222A9E" w:rsidRPr="00AC04FF" w:rsidRDefault="00222A9E" w:rsidP="00222A9E">
            <w:pPr>
              <w:pStyle w:val="NoSpacing"/>
              <w:jc w:val="right"/>
              <w:rPr>
                <w:rFonts w:eastAsia="Calibri"/>
                <w:sz w:val="16"/>
                <w:szCs w:val="16"/>
              </w:rPr>
            </w:pPr>
            <w:r w:rsidRPr="00AC04FF">
              <w:rPr>
                <w:rFonts w:eastAsia="Calibri"/>
                <w:sz w:val="16"/>
                <w:szCs w:val="16"/>
              </w:rPr>
              <w:t>126</w:t>
            </w:r>
          </w:p>
        </w:tc>
        <w:tc>
          <w:tcPr>
            <w:tcW w:w="54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25</w:t>
            </w:r>
          </w:p>
        </w:tc>
        <w:tc>
          <w:tcPr>
            <w:tcW w:w="54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32</w:t>
            </w:r>
          </w:p>
        </w:tc>
        <w:tc>
          <w:tcPr>
            <w:tcW w:w="81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6579</w:t>
            </w:r>
          </w:p>
        </w:tc>
        <w:tc>
          <w:tcPr>
            <w:tcW w:w="81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964</w:t>
            </w:r>
          </w:p>
        </w:tc>
      </w:tr>
      <w:tr w:rsidR="00222A9E" w:rsidRPr="00AC04FF" w:rsidTr="00FA212F">
        <w:tblPrEx>
          <w:tblCellMar>
            <w:top w:w="14" w:type="dxa"/>
            <w:bottom w:w="14" w:type="dxa"/>
          </w:tblCellMar>
        </w:tblPrEx>
        <w:trPr>
          <w:gridAfter w:val="1"/>
          <w:wAfter w:w="457" w:type="dxa"/>
          <w:trHeight w:val="148"/>
          <w:jc w:val="center"/>
        </w:trPr>
        <w:tc>
          <w:tcPr>
            <w:tcW w:w="839" w:type="dxa"/>
            <w:gridSpan w:val="2"/>
            <w:shd w:val="clear" w:color="auto" w:fill="auto"/>
            <w:noWrap/>
            <w:vAlign w:val="center"/>
            <w:hideMark/>
          </w:tcPr>
          <w:p w:rsidR="00222A9E" w:rsidRPr="00AC04FF" w:rsidRDefault="00222A9E" w:rsidP="00222A9E">
            <w:pPr>
              <w:pStyle w:val="NoSpacing"/>
              <w:jc w:val="right"/>
              <w:rPr>
                <w:rFonts w:eastAsia="Calibri"/>
                <w:b/>
                <w:sz w:val="16"/>
                <w:szCs w:val="16"/>
              </w:rPr>
            </w:pPr>
            <w:r w:rsidRPr="00AC04FF">
              <w:rPr>
                <w:rFonts w:eastAsia="Calibri"/>
                <w:b/>
                <w:sz w:val="16"/>
                <w:szCs w:val="16"/>
              </w:rPr>
              <w:t>Mclust</w:t>
            </w:r>
          </w:p>
        </w:tc>
        <w:tc>
          <w:tcPr>
            <w:tcW w:w="871" w:type="dxa"/>
            <w:gridSpan w:val="2"/>
            <w:shd w:val="clear" w:color="auto" w:fill="auto"/>
            <w:noWrap/>
            <w:vAlign w:val="center"/>
            <w:hideMark/>
          </w:tcPr>
          <w:p w:rsidR="00222A9E" w:rsidRPr="00AC04FF" w:rsidRDefault="00222A9E" w:rsidP="00222A9E">
            <w:pPr>
              <w:pStyle w:val="NoSpacing"/>
              <w:jc w:val="right"/>
              <w:rPr>
                <w:rFonts w:eastAsia="Calibri"/>
                <w:sz w:val="16"/>
                <w:szCs w:val="16"/>
              </w:rPr>
            </w:pPr>
            <w:r w:rsidRPr="00AC04FF">
              <w:rPr>
                <w:rFonts w:eastAsia="Calibri"/>
                <w:sz w:val="16"/>
                <w:szCs w:val="16"/>
              </w:rPr>
              <w:t>111</w:t>
            </w:r>
          </w:p>
        </w:tc>
        <w:tc>
          <w:tcPr>
            <w:tcW w:w="54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21</w:t>
            </w:r>
          </w:p>
        </w:tc>
        <w:tc>
          <w:tcPr>
            <w:tcW w:w="54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31</w:t>
            </w:r>
          </w:p>
        </w:tc>
        <w:tc>
          <w:tcPr>
            <w:tcW w:w="81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5597</w:t>
            </w:r>
          </w:p>
        </w:tc>
        <w:tc>
          <w:tcPr>
            <w:tcW w:w="81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584</w:t>
            </w:r>
          </w:p>
        </w:tc>
      </w:tr>
      <w:tr w:rsidR="00222A9E" w:rsidRPr="00AC04FF" w:rsidTr="00FA212F">
        <w:tblPrEx>
          <w:tblCellMar>
            <w:top w:w="14" w:type="dxa"/>
            <w:bottom w:w="14" w:type="dxa"/>
          </w:tblCellMar>
        </w:tblPrEx>
        <w:trPr>
          <w:gridAfter w:val="1"/>
          <w:wAfter w:w="457" w:type="dxa"/>
          <w:trHeight w:val="193"/>
          <w:jc w:val="center"/>
        </w:trPr>
        <w:tc>
          <w:tcPr>
            <w:tcW w:w="839" w:type="dxa"/>
            <w:gridSpan w:val="2"/>
            <w:shd w:val="clear" w:color="auto" w:fill="auto"/>
            <w:noWrap/>
            <w:vAlign w:val="center"/>
            <w:hideMark/>
          </w:tcPr>
          <w:p w:rsidR="00222A9E" w:rsidRPr="00AC04FF" w:rsidRDefault="00222A9E" w:rsidP="00222A9E">
            <w:pPr>
              <w:pStyle w:val="NoSpacing"/>
              <w:jc w:val="right"/>
              <w:rPr>
                <w:rFonts w:eastAsia="Calibri"/>
                <w:b/>
                <w:sz w:val="16"/>
                <w:szCs w:val="16"/>
              </w:rPr>
            </w:pPr>
            <w:r w:rsidRPr="00AC04FF">
              <w:rPr>
                <w:rFonts w:eastAsia="Calibri"/>
                <w:b/>
                <w:sz w:val="16"/>
                <w:szCs w:val="16"/>
              </w:rPr>
              <w:t>Landmark</w:t>
            </w:r>
          </w:p>
        </w:tc>
        <w:tc>
          <w:tcPr>
            <w:tcW w:w="871" w:type="dxa"/>
            <w:gridSpan w:val="2"/>
            <w:shd w:val="clear" w:color="auto" w:fill="auto"/>
            <w:noWrap/>
            <w:vAlign w:val="center"/>
            <w:hideMark/>
          </w:tcPr>
          <w:p w:rsidR="00222A9E" w:rsidRPr="00AC04FF" w:rsidRDefault="00222A9E" w:rsidP="00222A9E">
            <w:pPr>
              <w:pStyle w:val="NoSpacing"/>
              <w:jc w:val="right"/>
              <w:rPr>
                <w:rFonts w:eastAsia="Calibri"/>
                <w:sz w:val="16"/>
                <w:szCs w:val="16"/>
              </w:rPr>
            </w:pPr>
            <w:r w:rsidRPr="00AC04FF">
              <w:rPr>
                <w:rFonts w:eastAsia="Calibri"/>
                <w:sz w:val="16"/>
                <w:szCs w:val="16"/>
              </w:rPr>
              <w:t>129</w:t>
            </w:r>
          </w:p>
        </w:tc>
        <w:tc>
          <w:tcPr>
            <w:tcW w:w="54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00</w:t>
            </w:r>
          </w:p>
        </w:tc>
        <w:tc>
          <w:tcPr>
            <w:tcW w:w="54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000</w:t>
            </w:r>
          </w:p>
        </w:tc>
        <w:tc>
          <w:tcPr>
            <w:tcW w:w="810" w:type="dxa"/>
            <w:gridSpan w:val="2"/>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6675</w:t>
            </w:r>
          </w:p>
        </w:tc>
        <w:tc>
          <w:tcPr>
            <w:tcW w:w="810" w:type="dxa"/>
            <w:gridSpan w:val="3"/>
            <w:shd w:val="clear" w:color="auto" w:fill="auto"/>
            <w:noWrap/>
            <w:vAlign w:val="center"/>
            <w:hideMark/>
          </w:tcPr>
          <w:p w:rsidR="00222A9E" w:rsidRPr="00AC04FF" w:rsidRDefault="00222A9E" w:rsidP="00222A9E">
            <w:pPr>
              <w:pStyle w:val="Spacebefore"/>
              <w:spacing w:line="240" w:lineRule="auto"/>
              <w:jc w:val="right"/>
              <w:rPr>
                <w:sz w:val="16"/>
                <w:szCs w:val="16"/>
              </w:rPr>
            </w:pPr>
            <w:r w:rsidRPr="00AC04FF">
              <w:rPr>
                <w:sz w:val="16"/>
                <w:szCs w:val="16"/>
              </w:rPr>
              <w:t>0</w:t>
            </w:r>
          </w:p>
        </w:tc>
      </w:tr>
    </w:tbl>
    <w:p w:rsidR="00222A9E" w:rsidRDefault="00222A9E" w:rsidP="00EC4F2B">
      <w:pPr>
        <w:ind w:firstLine="0"/>
      </w:pPr>
    </w:p>
    <w:p w:rsidR="001B3776" w:rsidRDefault="001B3776" w:rsidP="00EC4F2B">
      <w:pPr>
        <w:ind w:firstLine="0"/>
      </w:pPr>
      <w:r w:rsidRPr="0084761E">
        <w:lastRenderedPageBreak/>
        <w:t>We analyzed the reliability of determining the known Landmark peaks in identical fashion for each clustering meth</w:t>
      </w:r>
      <w:r w:rsidR="009D79D8" w:rsidRPr="0084761E">
        <w:t>od.</w:t>
      </w:r>
      <w:r w:rsidR="009D79D8">
        <w:t xml:space="preserve"> </w:t>
      </w:r>
      <w:r w:rsidR="006B3CA9">
        <w:t xml:space="preserve">The results are presented in Tables 2 to 5 which have different selections on cluster size and on later cut in  </w:t>
      </w:r>
      <w:r w:rsidR="006B3CA9" w:rsidRPr="002050A0">
        <w:sym w:font="Symbol" w:char="F044"/>
      </w:r>
      <w:r w:rsidR="006B3CA9" w:rsidRPr="006E1079">
        <w:rPr>
          <w:vertAlign w:val="subscript"/>
        </w:rPr>
        <w:t>2D</w:t>
      </w:r>
      <w:r w:rsidR="006B3CA9" w:rsidRPr="002050A0">
        <w:t xml:space="preserve">(x) </w:t>
      </w:r>
      <w:r w:rsidR="006B3CA9">
        <w:t xml:space="preserve">used to determine cluster centers. </w:t>
      </w:r>
      <w:r w:rsidR="009D79D8">
        <w:t>The Landmark peaks are labe</w:t>
      </w:r>
      <w:r>
        <w:t xml:space="preserve">led and we determined for each Landmark cluster, the cluster that best matched it for each of 4 </w:t>
      </w:r>
      <w:r w:rsidR="00EC4F2B">
        <w:t>clustering</w:t>
      </w:r>
      <w:r>
        <w:t xml:space="preserve"> methods. Then we found the center of the cluster</w:t>
      </w:r>
      <w:r w:rsidR="0084761E">
        <w:t>,</w:t>
      </w:r>
      <w:r>
        <w:t xml:space="preserve"> which averaged all peaks whose value of </w:t>
      </w:r>
      <w:r w:rsidRPr="002050A0">
        <w:sym w:font="Symbol" w:char="F044"/>
      </w:r>
      <w:r w:rsidRPr="006E1079">
        <w:rPr>
          <w:vertAlign w:val="subscript"/>
        </w:rPr>
        <w:t>2D</w:t>
      </w:r>
      <w:r w:rsidRPr="002050A0">
        <w:t xml:space="preserve">(x) was ≤ </w:t>
      </w:r>
      <w:r w:rsidR="008E1325">
        <w:t>cut given in table</w:t>
      </w:r>
      <w:r w:rsidRPr="002050A0">
        <w:t xml:space="preserve">; this cut improved accuracy </w:t>
      </w:r>
      <w:r w:rsidR="00242949">
        <w:t xml:space="preserve">(for </w:t>
      </w:r>
      <w:r w:rsidR="006B3CA9">
        <w:t xml:space="preserve">higher cutoffs </w:t>
      </w:r>
      <w:r w:rsidR="00242949">
        <w:t xml:space="preserve">c= 2 or 3) </w:t>
      </w:r>
      <w:r w:rsidRPr="002050A0">
        <w:t xml:space="preserve">as recorded in tables </w:t>
      </w:r>
      <w:r>
        <w:t>2</w:t>
      </w:r>
      <w:r w:rsidRPr="002050A0">
        <w:t xml:space="preserve"> and </w:t>
      </w:r>
      <w:r>
        <w:t>3</w:t>
      </w:r>
      <w:r w:rsidRPr="002050A0">
        <w:t xml:space="preserve"> </w:t>
      </w:r>
      <w:r w:rsidR="00242949">
        <w:t>in</w:t>
      </w:r>
      <w:r w:rsidRPr="002050A0">
        <w:t xml:space="preserve"> the scaled error in each dimension. </w:t>
      </w:r>
      <w:r>
        <w:t xml:space="preserve">Reducing value of </w:t>
      </w:r>
      <w:r w:rsidR="006B3CA9">
        <w:t xml:space="preserve">this </w:t>
      </w:r>
      <w:r>
        <w:t xml:space="preserve">cut increases accuracy at cost of reducing number of clusters found as shown in tables 4 and 5 which have cut </w:t>
      </w:r>
      <w:r w:rsidRPr="00E26621">
        <w:sym w:font="Symbol" w:char="F044"/>
      </w:r>
      <w:r w:rsidRPr="00E26621">
        <w:rPr>
          <w:vertAlign w:val="subscript"/>
        </w:rPr>
        <w:t>2D</w:t>
      </w:r>
      <w:r w:rsidRPr="00E26621">
        <w:t>(x) ≤ 0.7</w:t>
      </w:r>
      <w:r>
        <w:t xml:space="preserve">. The tables also record the number of Landmark and Non-Landmark peaks in each cluster after this cut. The Deterministic Annealing methods DAVS and DA2D are quite similar with DAVS(3) recognizing more clusters in case where we restrict clusters to those with at least 40 members. However this comes with slightly larger errors. The systematics suggest that the methods can be ordered DAVS(3), DA2D, DAVS(2), DAVS(1), Mclust in ability to identify Landmark clusters with error decreasing as number of cluster do. Reducing the cut c in DAVS(c) below 1 or similarly adding a low </w:t>
      </w:r>
      <w:r w:rsidRPr="002050A0">
        <w:sym w:font="Symbol" w:char="F044"/>
      </w:r>
      <w:r w:rsidRPr="006E1079">
        <w:rPr>
          <w:vertAlign w:val="subscript"/>
        </w:rPr>
        <w:t>2D</w:t>
      </w:r>
      <w:r w:rsidRPr="002050A0">
        <w:t xml:space="preserve">(x) </w:t>
      </w:r>
      <w:r>
        <w:t>cut to a DAVS( c</w:t>
      </w:r>
      <w:r w:rsidR="00AD4D4D">
        <w:t xml:space="preserve"> </w:t>
      </w:r>
      <w:r>
        <w:t xml:space="preserve">≥ 1) clustering gives results that </w:t>
      </w:r>
      <w:r w:rsidR="00AD4D4D">
        <w:t>have</w:t>
      </w:r>
      <w:r>
        <w:t xml:space="preserve"> errors that are similar to Mclust </w:t>
      </w:r>
      <w:r w:rsidR="00242949">
        <w:t>but</w:t>
      </w:r>
      <w:r>
        <w:t xml:space="preserve"> still find </w:t>
      </w:r>
      <w:r w:rsidR="00AD4D4D">
        <w:t xml:space="preserve">substantially </w:t>
      </w:r>
      <w:r>
        <w:t>more Landmark clusters than Mclust as seen clearly in table</w:t>
      </w:r>
      <w:r w:rsidR="00AD4D4D">
        <w:t>s 4 and especially</w:t>
      </w:r>
      <w:r>
        <w:t xml:space="preserve"> 5.</w:t>
      </w:r>
    </w:p>
    <w:tbl>
      <w:tblPr>
        <w:tblpPr w:leftFromText="180" w:rightFromText="180" w:vertAnchor="text" w:horzAnchor="margin" w:tblpY="68"/>
        <w:tblW w:w="4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29" w:type="dxa"/>
        </w:tblCellMar>
        <w:tblLook w:val="04A0" w:firstRow="1" w:lastRow="0" w:firstColumn="1" w:lastColumn="0" w:noHBand="0" w:noVBand="1"/>
      </w:tblPr>
      <w:tblGrid>
        <w:gridCol w:w="847"/>
        <w:gridCol w:w="880"/>
        <w:gridCol w:w="545"/>
        <w:gridCol w:w="546"/>
        <w:gridCol w:w="818"/>
        <w:gridCol w:w="821"/>
      </w:tblGrid>
      <w:tr w:rsidR="00474D6F" w:rsidRPr="00AC04FF" w:rsidTr="00474D6F">
        <w:trPr>
          <w:trHeight w:val="233"/>
        </w:trPr>
        <w:tc>
          <w:tcPr>
            <w:tcW w:w="4457" w:type="dxa"/>
            <w:gridSpan w:val="6"/>
            <w:shd w:val="clear" w:color="auto" w:fill="auto"/>
            <w:noWrap/>
          </w:tcPr>
          <w:p w:rsidR="00474D6F" w:rsidRPr="00AC04FF" w:rsidRDefault="00474D6F" w:rsidP="00474D6F">
            <w:pPr>
              <w:pStyle w:val="Spacebefore"/>
              <w:spacing w:line="240" w:lineRule="auto"/>
              <w:jc w:val="center"/>
              <w:rPr>
                <w:b/>
                <w:sz w:val="16"/>
                <w:szCs w:val="16"/>
              </w:rPr>
            </w:pPr>
            <w:r w:rsidRPr="00AC04FF">
              <w:rPr>
                <w:b/>
                <w:sz w:val="16"/>
                <w:szCs w:val="16"/>
              </w:rPr>
              <w:t xml:space="preserve">Table 4: Charge 2 Landmark Peaks  </w:t>
            </w:r>
          </w:p>
          <w:p w:rsidR="00474D6F" w:rsidRPr="00AC04FF" w:rsidRDefault="00474D6F" w:rsidP="00474D6F">
            <w:pPr>
              <w:pStyle w:val="Spacebefore"/>
              <w:spacing w:line="240" w:lineRule="auto"/>
              <w:jc w:val="center"/>
              <w:rPr>
                <w:b/>
                <w:sz w:val="16"/>
                <w:szCs w:val="16"/>
              </w:rPr>
            </w:pPr>
            <w:r w:rsidRPr="00AC04FF">
              <w:rPr>
                <w:b/>
                <w:sz w:val="16"/>
                <w:szCs w:val="16"/>
              </w:rPr>
              <w:t>&gt;3 Peaks in Cluster (at least 3 match)</w:t>
            </w:r>
          </w:p>
        </w:tc>
      </w:tr>
      <w:tr w:rsidR="00474D6F" w:rsidRPr="00AC04FF" w:rsidTr="00474D6F">
        <w:trPr>
          <w:trHeight w:val="479"/>
        </w:trPr>
        <w:tc>
          <w:tcPr>
            <w:tcW w:w="847" w:type="dxa"/>
            <w:vMerge w:val="restart"/>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Method</w:t>
            </w:r>
          </w:p>
        </w:tc>
        <w:tc>
          <w:tcPr>
            <w:tcW w:w="880" w:type="dxa"/>
            <w:vMerge w:val="restart"/>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Number Landmark Clusters Found</w:t>
            </w:r>
          </w:p>
        </w:tc>
        <w:tc>
          <w:tcPr>
            <w:tcW w:w="1091" w:type="dxa"/>
            <w:gridSpan w:val="2"/>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Scaled Error</w:t>
            </w:r>
          </w:p>
          <w:p w:rsidR="00474D6F" w:rsidRPr="00AC04FF" w:rsidRDefault="00474D6F" w:rsidP="00474D6F">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0.7</w:t>
            </w:r>
          </w:p>
        </w:tc>
        <w:tc>
          <w:tcPr>
            <w:tcW w:w="818" w:type="dxa"/>
            <w:vMerge w:val="restart"/>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 Landmark Peaks</w:t>
            </w:r>
          </w:p>
        </w:tc>
        <w:tc>
          <w:tcPr>
            <w:tcW w:w="821" w:type="dxa"/>
            <w:vMerge w:val="restart"/>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 Non Landmark Peaks</w:t>
            </w:r>
          </w:p>
        </w:tc>
      </w:tr>
      <w:tr w:rsidR="00474D6F" w:rsidRPr="00AC04FF" w:rsidTr="00474D6F">
        <w:trPr>
          <w:trHeight w:val="246"/>
        </w:trPr>
        <w:tc>
          <w:tcPr>
            <w:tcW w:w="847" w:type="dxa"/>
            <w:vMerge/>
            <w:shd w:val="clear" w:color="auto" w:fill="auto"/>
            <w:noWrap/>
            <w:vAlign w:val="center"/>
          </w:tcPr>
          <w:p w:rsidR="00474D6F" w:rsidRPr="00AC04FF" w:rsidRDefault="00474D6F" w:rsidP="00474D6F">
            <w:pPr>
              <w:pStyle w:val="Spacebefore"/>
              <w:spacing w:line="240" w:lineRule="auto"/>
              <w:jc w:val="center"/>
              <w:rPr>
                <w:b/>
                <w:sz w:val="16"/>
                <w:szCs w:val="16"/>
              </w:rPr>
            </w:pPr>
          </w:p>
        </w:tc>
        <w:tc>
          <w:tcPr>
            <w:tcW w:w="880" w:type="dxa"/>
            <w:vMerge/>
            <w:shd w:val="clear" w:color="auto" w:fill="auto"/>
            <w:noWrap/>
            <w:vAlign w:val="center"/>
          </w:tcPr>
          <w:p w:rsidR="00474D6F" w:rsidRPr="00AC04FF" w:rsidRDefault="00474D6F" w:rsidP="00474D6F">
            <w:pPr>
              <w:pStyle w:val="Spacebefore"/>
              <w:spacing w:line="240" w:lineRule="auto"/>
              <w:jc w:val="center"/>
              <w:rPr>
                <w:b/>
                <w:sz w:val="16"/>
                <w:szCs w:val="16"/>
              </w:rPr>
            </w:pPr>
          </w:p>
        </w:tc>
        <w:tc>
          <w:tcPr>
            <w:tcW w:w="545" w:type="dxa"/>
            <w:shd w:val="clear" w:color="auto" w:fill="auto"/>
            <w:noWrap/>
            <w:vAlign w:val="center"/>
          </w:tcPr>
          <w:p w:rsidR="00474D6F" w:rsidRPr="00AC04FF" w:rsidRDefault="00F2683B" w:rsidP="00474D6F">
            <w:pPr>
              <w:pStyle w:val="Spacebefore"/>
              <w:spacing w:line="240" w:lineRule="auto"/>
              <w:jc w:val="center"/>
              <w:rPr>
                <w:b/>
                <w:sz w:val="16"/>
                <w:szCs w:val="16"/>
              </w:rPr>
            </w:pPr>
            <w:r>
              <w:rPr>
                <w:b/>
                <w:sz w:val="16"/>
                <w:szCs w:val="16"/>
              </w:rPr>
              <w:t>m/Z</w:t>
            </w:r>
          </w:p>
        </w:tc>
        <w:tc>
          <w:tcPr>
            <w:tcW w:w="546" w:type="dxa"/>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RT</w:t>
            </w:r>
          </w:p>
        </w:tc>
        <w:tc>
          <w:tcPr>
            <w:tcW w:w="818" w:type="dxa"/>
            <w:vMerge/>
            <w:shd w:val="clear" w:color="auto" w:fill="auto"/>
            <w:noWrap/>
            <w:vAlign w:val="center"/>
          </w:tcPr>
          <w:p w:rsidR="00474D6F" w:rsidRPr="00AC04FF" w:rsidRDefault="00474D6F" w:rsidP="00474D6F">
            <w:pPr>
              <w:pStyle w:val="Spacebefore"/>
              <w:spacing w:line="240" w:lineRule="auto"/>
              <w:jc w:val="center"/>
              <w:rPr>
                <w:b/>
                <w:sz w:val="16"/>
                <w:szCs w:val="16"/>
              </w:rPr>
            </w:pPr>
          </w:p>
        </w:tc>
        <w:tc>
          <w:tcPr>
            <w:tcW w:w="821" w:type="dxa"/>
            <w:vMerge/>
            <w:shd w:val="clear" w:color="auto" w:fill="auto"/>
            <w:noWrap/>
            <w:vAlign w:val="center"/>
          </w:tcPr>
          <w:p w:rsidR="00474D6F" w:rsidRPr="00AC04FF" w:rsidRDefault="00474D6F" w:rsidP="00474D6F">
            <w:pPr>
              <w:pStyle w:val="Spacebefore"/>
              <w:spacing w:line="240" w:lineRule="auto"/>
              <w:jc w:val="center"/>
              <w:rPr>
                <w:b/>
                <w:sz w:val="16"/>
                <w:szCs w:val="16"/>
              </w:rPr>
            </w:pPr>
          </w:p>
        </w:tc>
      </w:tr>
      <w:tr w:rsidR="00474D6F" w:rsidRPr="00AC04FF" w:rsidTr="00474D6F">
        <w:trPr>
          <w:trHeight w:val="190"/>
        </w:trPr>
        <w:tc>
          <w:tcPr>
            <w:tcW w:w="847"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DAVS(1)</w:t>
            </w:r>
          </w:p>
        </w:tc>
        <w:tc>
          <w:tcPr>
            <w:tcW w:w="880"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1017</w:t>
            </w:r>
          </w:p>
        </w:tc>
        <w:tc>
          <w:tcPr>
            <w:tcW w:w="545"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33</w:t>
            </w:r>
          </w:p>
        </w:tc>
        <w:tc>
          <w:tcPr>
            <w:tcW w:w="546"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50</w:t>
            </w:r>
          </w:p>
        </w:tc>
        <w:tc>
          <w:tcPr>
            <w:tcW w:w="818"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24650</w:t>
            </w:r>
          </w:p>
        </w:tc>
        <w:tc>
          <w:tcPr>
            <w:tcW w:w="821"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6330</w:t>
            </w:r>
          </w:p>
        </w:tc>
      </w:tr>
      <w:tr w:rsidR="00474D6F" w:rsidRPr="00AC04FF" w:rsidTr="00474D6F">
        <w:trPr>
          <w:trHeight w:val="246"/>
        </w:trPr>
        <w:tc>
          <w:tcPr>
            <w:tcW w:w="847"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DAVS(2)</w:t>
            </w:r>
          </w:p>
        </w:tc>
        <w:tc>
          <w:tcPr>
            <w:tcW w:w="880"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34</w:t>
            </w:r>
          </w:p>
        </w:tc>
        <w:tc>
          <w:tcPr>
            <w:tcW w:w="546"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52</w:t>
            </w:r>
          </w:p>
        </w:tc>
        <w:tc>
          <w:tcPr>
            <w:tcW w:w="818"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24717</w:t>
            </w:r>
          </w:p>
        </w:tc>
        <w:tc>
          <w:tcPr>
            <w:tcW w:w="821"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6716</w:t>
            </w:r>
          </w:p>
        </w:tc>
      </w:tr>
      <w:tr w:rsidR="00474D6F" w:rsidRPr="00AC04FF" w:rsidTr="00474D6F">
        <w:trPr>
          <w:trHeight w:val="199"/>
        </w:trPr>
        <w:tc>
          <w:tcPr>
            <w:tcW w:w="847" w:type="dxa"/>
            <w:shd w:val="clear" w:color="auto" w:fill="auto"/>
            <w:noWrap/>
            <w:vAlign w:val="center"/>
          </w:tcPr>
          <w:p w:rsidR="00474D6F" w:rsidRPr="00AC04FF" w:rsidRDefault="00474D6F" w:rsidP="00474D6F">
            <w:pPr>
              <w:pStyle w:val="NoSpacing"/>
              <w:jc w:val="right"/>
              <w:rPr>
                <w:rFonts w:eastAsia="Calibri"/>
                <w:b/>
                <w:sz w:val="16"/>
                <w:szCs w:val="16"/>
              </w:rPr>
            </w:pPr>
            <w:r w:rsidRPr="00AC04FF">
              <w:rPr>
                <w:rFonts w:eastAsia="Calibri"/>
                <w:b/>
                <w:sz w:val="16"/>
                <w:szCs w:val="16"/>
              </w:rPr>
              <w:t>DAVS(3)</w:t>
            </w:r>
          </w:p>
        </w:tc>
        <w:tc>
          <w:tcPr>
            <w:tcW w:w="880" w:type="dxa"/>
            <w:shd w:val="clear" w:color="auto" w:fill="auto"/>
            <w:noWrap/>
          </w:tcPr>
          <w:p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tcPr>
          <w:p w:rsidR="00474D6F" w:rsidRPr="00AC04FF" w:rsidRDefault="00474D6F" w:rsidP="00474D6F">
            <w:pPr>
              <w:pStyle w:val="Spacebefore"/>
              <w:spacing w:line="240" w:lineRule="auto"/>
              <w:jc w:val="right"/>
              <w:rPr>
                <w:sz w:val="16"/>
                <w:szCs w:val="16"/>
              </w:rPr>
            </w:pPr>
            <w:r w:rsidRPr="00AC04FF">
              <w:rPr>
                <w:sz w:val="16"/>
                <w:szCs w:val="16"/>
              </w:rPr>
              <w:t>0.075</w:t>
            </w:r>
          </w:p>
        </w:tc>
        <w:tc>
          <w:tcPr>
            <w:tcW w:w="546" w:type="dxa"/>
            <w:shd w:val="clear" w:color="auto" w:fill="auto"/>
            <w:noWrap/>
          </w:tcPr>
          <w:p w:rsidR="00474D6F" w:rsidRPr="00AC04FF" w:rsidRDefault="00474D6F" w:rsidP="00474D6F">
            <w:pPr>
              <w:pStyle w:val="Spacebefore"/>
              <w:spacing w:line="240" w:lineRule="auto"/>
              <w:jc w:val="right"/>
              <w:rPr>
                <w:sz w:val="16"/>
                <w:szCs w:val="16"/>
              </w:rPr>
            </w:pPr>
            <w:r w:rsidRPr="00AC04FF">
              <w:rPr>
                <w:sz w:val="16"/>
                <w:szCs w:val="16"/>
              </w:rPr>
              <w:t>0.103</w:t>
            </w:r>
          </w:p>
        </w:tc>
        <w:tc>
          <w:tcPr>
            <w:tcW w:w="818" w:type="dxa"/>
            <w:shd w:val="clear" w:color="auto" w:fill="auto"/>
            <w:noWrap/>
          </w:tcPr>
          <w:p w:rsidR="00474D6F" w:rsidRPr="00AC04FF" w:rsidRDefault="00474D6F" w:rsidP="00474D6F">
            <w:pPr>
              <w:jc w:val="right"/>
              <w:rPr>
                <w:rFonts w:eastAsia="Calibri"/>
                <w:sz w:val="16"/>
                <w:szCs w:val="22"/>
              </w:rPr>
            </w:pPr>
            <w:r w:rsidRPr="00AC04FF">
              <w:rPr>
                <w:rFonts w:eastAsia="Calibri"/>
                <w:sz w:val="16"/>
                <w:szCs w:val="22"/>
              </w:rPr>
              <w:t>24239</w:t>
            </w:r>
          </w:p>
        </w:tc>
        <w:tc>
          <w:tcPr>
            <w:tcW w:w="821" w:type="dxa"/>
            <w:shd w:val="clear" w:color="auto" w:fill="auto"/>
            <w:noWrap/>
          </w:tcPr>
          <w:p w:rsidR="00474D6F" w:rsidRPr="00AC04FF" w:rsidRDefault="00474D6F" w:rsidP="00474D6F">
            <w:pPr>
              <w:jc w:val="right"/>
              <w:rPr>
                <w:rFonts w:eastAsia="Calibri"/>
                <w:sz w:val="16"/>
                <w:szCs w:val="22"/>
              </w:rPr>
            </w:pPr>
            <w:r w:rsidRPr="00AC04FF">
              <w:rPr>
                <w:rFonts w:eastAsia="Calibri"/>
                <w:sz w:val="16"/>
                <w:szCs w:val="22"/>
              </w:rPr>
              <w:t>8242</w:t>
            </w:r>
          </w:p>
        </w:tc>
      </w:tr>
      <w:tr w:rsidR="00474D6F" w:rsidRPr="00AC04FF" w:rsidTr="00474D6F">
        <w:trPr>
          <w:trHeight w:val="227"/>
        </w:trPr>
        <w:tc>
          <w:tcPr>
            <w:tcW w:w="847"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DA2D</w:t>
            </w:r>
          </w:p>
        </w:tc>
        <w:tc>
          <w:tcPr>
            <w:tcW w:w="880"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35</w:t>
            </w:r>
          </w:p>
        </w:tc>
        <w:tc>
          <w:tcPr>
            <w:tcW w:w="546"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54</w:t>
            </w:r>
          </w:p>
        </w:tc>
        <w:tc>
          <w:tcPr>
            <w:tcW w:w="818"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23691</w:t>
            </w:r>
          </w:p>
        </w:tc>
        <w:tc>
          <w:tcPr>
            <w:tcW w:w="821"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6709</w:t>
            </w:r>
          </w:p>
        </w:tc>
      </w:tr>
      <w:tr w:rsidR="00474D6F" w:rsidRPr="00AC04FF" w:rsidTr="00474D6F">
        <w:trPr>
          <w:trHeight w:val="153"/>
        </w:trPr>
        <w:tc>
          <w:tcPr>
            <w:tcW w:w="847"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Mclust</w:t>
            </w:r>
          </w:p>
        </w:tc>
        <w:tc>
          <w:tcPr>
            <w:tcW w:w="880"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1005</w:t>
            </w:r>
          </w:p>
        </w:tc>
        <w:tc>
          <w:tcPr>
            <w:tcW w:w="545"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33</w:t>
            </w:r>
          </w:p>
        </w:tc>
        <w:tc>
          <w:tcPr>
            <w:tcW w:w="546"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47</w:t>
            </w:r>
          </w:p>
        </w:tc>
        <w:tc>
          <w:tcPr>
            <w:tcW w:w="818"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23394</w:t>
            </w:r>
          </w:p>
        </w:tc>
        <w:tc>
          <w:tcPr>
            <w:tcW w:w="821"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4856</w:t>
            </w:r>
          </w:p>
        </w:tc>
      </w:tr>
      <w:tr w:rsidR="00474D6F" w:rsidRPr="00AC04FF" w:rsidTr="00474D6F">
        <w:trPr>
          <w:trHeight w:val="199"/>
        </w:trPr>
        <w:tc>
          <w:tcPr>
            <w:tcW w:w="847"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Landmark</w:t>
            </w:r>
          </w:p>
        </w:tc>
        <w:tc>
          <w:tcPr>
            <w:tcW w:w="880"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1023</w:t>
            </w:r>
          </w:p>
        </w:tc>
        <w:tc>
          <w:tcPr>
            <w:tcW w:w="545"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00</w:t>
            </w:r>
          </w:p>
        </w:tc>
        <w:tc>
          <w:tcPr>
            <w:tcW w:w="546" w:type="dxa"/>
            <w:shd w:val="clear" w:color="auto" w:fill="auto"/>
            <w:noWrap/>
            <w:hideMark/>
          </w:tcPr>
          <w:p w:rsidR="00474D6F" w:rsidRPr="00AC04FF" w:rsidRDefault="00474D6F" w:rsidP="00474D6F">
            <w:pPr>
              <w:pStyle w:val="Spacebefore"/>
              <w:spacing w:line="240" w:lineRule="auto"/>
              <w:jc w:val="right"/>
              <w:rPr>
                <w:sz w:val="16"/>
                <w:szCs w:val="16"/>
              </w:rPr>
            </w:pPr>
            <w:r w:rsidRPr="00AC04FF">
              <w:rPr>
                <w:sz w:val="16"/>
                <w:szCs w:val="16"/>
              </w:rPr>
              <w:t>0.000</w:t>
            </w:r>
          </w:p>
        </w:tc>
        <w:tc>
          <w:tcPr>
            <w:tcW w:w="818"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24855</w:t>
            </w:r>
          </w:p>
        </w:tc>
        <w:tc>
          <w:tcPr>
            <w:tcW w:w="821" w:type="dxa"/>
            <w:shd w:val="clear" w:color="auto" w:fill="auto"/>
            <w:noWrap/>
            <w:hideMark/>
          </w:tcPr>
          <w:p w:rsidR="00474D6F" w:rsidRPr="00AC04FF" w:rsidRDefault="00474D6F" w:rsidP="00474D6F">
            <w:pPr>
              <w:jc w:val="right"/>
              <w:rPr>
                <w:rFonts w:eastAsia="Calibri"/>
                <w:sz w:val="16"/>
                <w:szCs w:val="22"/>
              </w:rPr>
            </w:pPr>
            <w:r w:rsidRPr="00AC04FF">
              <w:rPr>
                <w:rFonts w:eastAsia="Calibri"/>
                <w:sz w:val="16"/>
                <w:szCs w:val="22"/>
              </w:rPr>
              <w:t>0</w:t>
            </w:r>
          </w:p>
        </w:tc>
      </w:tr>
    </w:tbl>
    <w:p w:rsidR="00474D6F" w:rsidRDefault="00474D6F" w:rsidP="001B3776"/>
    <w:tbl>
      <w:tblPr>
        <w:tblpPr w:leftFromText="180" w:rightFromText="180" w:vertAnchor="text" w:horzAnchor="margin" w:tblpY="39"/>
        <w:tblW w:w="4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29" w:type="dxa"/>
        </w:tblCellMar>
        <w:tblLook w:val="04A0" w:firstRow="1" w:lastRow="0" w:firstColumn="1" w:lastColumn="0" w:noHBand="0" w:noVBand="1"/>
      </w:tblPr>
      <w:tblGrid>
        <w:gridCol w:w="839"/>
        <w:gridCol w:w="871"/>
        <w:gridCol w:w="540"/>
        <w:gridCol w:w="540"/>
        <w:gridCol w:w="810"/>
        <w:gridCol w:w="810"/>
      </w:tblGrid>
      <w:tr w:rsidR="00474D6F" w:rsidRPr="00AC04FF" w:rsidTr="00474D6F">
        <w:trPr>
          <w:trHeight w:val="225"/>
        </w:trPr>
        <w:tc>
          <w:tcPr>
            <w:tcW w:w="4410" w:type="dxa"/>
            <w:gridSpan w:val="6"/>
            <w:shd w:val="clear" w:color="auto" w:fill="auto"/>
            <w:noWrap/>
          </w:tcPr>
          <w:p w:rsidR="00474D6F" w:rsidRPr="00AC04FF" w:rsidRDefault="00474D6F" w:rsidP="00474D6F">
            <w:pPr>
              <w:pStyle w:val="Spacebefore"/>
              <w:spacing w:line="240" w:lineRule="auto"/>
              <w:jc w:val="center"/>
              <w:rPr>
                <w:b/>
                <w:sz w:val="16"/>
                <w:szCs w:val="16"/>
              </w:rPr>
            </w:pPr>
            <w:r w:rsidRPr="00AC04FF">
              <w:rPr>
                <w:b/>
                <w:sz w:val="16"/>
                <w:szCs w:val="16"/>
              </w:rPr>
              <w:t xml:space="preserve">Table 5: Charge 2 Landmark Peaks  </w:t>
            </w:r>
          </w:p>
          <w:p w:rsidR="00474D6F" w:rsidRPr="00AC04FF" w:rsidRDefault="00474D6F" w:rsidP="00474D6F">
            <w:pPr>
              <w:pStyle w:val="Spacebefore"/>
              <w:spacing w:line="240" w:lineRule="auto"/>
              <w:jc w:val="center"/>
              <w:rPr>
                <w:b/>
                <w:sz w:val="16"/>
                <w:szCs w:val="16"/>
              </w:rPr>
            </w:pPr>
            <w:r w:rsidRPr="00AC04FF">
              <w:rPr>
                <w:b/>
                <w:sz w:val="16"/>
                <w:szCs w:val="16"/>
              </w:rPr>
              <w:t>&gt;40 Peaks in Cluster (at least 36 match)</w:t>
            </w:r>
          </w:p>
        </w:tc>
      </w:tr>
      <w:tr w:rsidR="00474D6F" w:rsidRPr="00AC04FF" w:rsidTr="00474D6F">
        <w:trPr>
          <w:trHeight w:val="463"/>
        </w:trPr>
        <w:tc>
          <w:tcPr>
            <w:tcW w:w="839" w:type="dxa"/>
            <w:vMerge w:val="restart"/>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Method</w:t>
            </w:r>
          </w:p>
        </w:tc>
        <w:tc>
          <w:tcPr>
            <w:tcW w:w="871" w:type="dxa"/>
            <w:vMerge w:val="restart"/>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Number Landmark Clusters Found</w:t>
            </w:r>
          </w:p>
        </w:tc>
        <w:tc>
          <w:tcPr>
            <w:tcW w:w="1080" w:type="dxa"/>
            <w:gridSpan w:val="2"/>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Scaled Error</w:t>
            </w:r>
          </w:p>
          <w:p w:rsidR="00474D6F" w:rsidRPr="00AC04FF" w:rsidRDefault="00474D6F" w:rsidP="00474D6F">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0.7</w:t>
            </w:r>
          </w:p>
        </w:tc>
        <w:tc>
          <w:tcPr>
            <w:tcW w:w="810" w:type="dxa"/>
            <w:vMerge w:val="restart"/>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 Landmark Peaks</w:t>
            </w:r>
          </w:p>
        </w:tc>
        <w:tc>
          <w:tcPr>
            <w:tcW w:w="810" w:type="dxa"/>
            <w:vMerge w:val="restart"/>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 Non Landmark Peaks</w:t>
            </w:r>
          </w:p>
        </w:tc>
      </w:tr>
      <w:tr w:rsidR="00474D6F" w:rsidRPr="00AC04FF" w:rsidTr="00474D6F">
        <w:trPr>
          <w:trHeight w:val="238"/>
        </w:trPr>
        <w:tc>
          <w:tcPr>
            <w:tcW w:w="839" w:type="dxa"/>
            <w:vMerge/>
            <w:shd w:val="clear" w:color="auto" w:fill="auto"/>
            <w:noWrap/>
            <w:vAlign w:val="center"/>
          </w:tcPr>
          <w:p w:rsidR="00474D6F" w:rsidRPr="00AC04FF" w:rsidRDefault="00474D6F" w:rsidP="00474D6F">
            <w:pPr>
              <w:pStyle w:val="Spacebefore"/>
              <w:spacing w:line="240" w:lineRule="auto"/>
              <w:jc w:val="center"/>
              <w:rPr>
                <w:b/>
                <w:sz w:val="16"/>
                <w:szCs w:val="16"/>
              </w:rPr>
            </w:pPr>
          </w:p>
        </w:tc>
        <w:tc>
          <w:tcPr>
            <w:tcW w:w="871" w:type="dxa"/>
            <w:vMerge/>
            <w:shd w:val="clear" w:color="auto" w:fill="auto"/>
            <w:noWrap/>
            <w:vAlign w:val="center"/>
          </w:tcPr>
          <w:p w:rsidR="00474D6F" w:rsidRPr="00AC04FF" w:rsidRDefault="00474D6F" w:rsidP="00474D6F">
            <w:pPr>
              <w:pStyle w:val="Spacebefore"/>
              <w:spacing w:line="240" w:lineRule="auto"/>
              <w:jc w:val="center"/>
              <w:rPr>
                <w:b/>
                <w:sz w:val="16"/>
                <w:szCs w:val="16"/>
              </w:rPr>
            </w:pPr>
          </w:p>
        </w:tc>
        <w:tc>
          <w:tcPr>
            <w:tcW w:w="540" w:type="dxa"/>
            <w:shd w:val="clear" w:color="auto" w:fill="auto"/>
            <w:noWrap/>
            <w:vAlign w:val="center"/>
          </w:tcPr>
          <w:p w:rsidR="00474D6F" w:rsidRPr="00AC04FF" w:rsidRDefault="00F2683B" w:rsidP="00474D6F">
            <w:pPr>
              <w:pStyle w:val="Spacebefore"/>
              <w:spacing w:line="240" w:lineRule="auto"/>
              <w:jc w:val="center"/>
              <w:rPr>
                <w:b/>
                <w:sz w:val="16"/>
                <w:szCs w:val="16"/>
              </w:rPr>
            </w:pPr>
            <w:r>
              <w:rPr>
                <w:b/>
                <w:sz w:val="16"/>
                <w:szCs w:val="16"/>
              </w:rPr>
              <w:t>m/Z</w:t>
            </w:r>
          </w:p>
        </w:tc>
        <w:tc>
          <w:tcPr>
            <w:tcW w:w="540" w:type="dxa"/>
            <w:shd w:val="clear" w:color="auto" w:fill="auto"/>
            <w:noWrap/>
            <w:vAlign w:val="center"/>
          </w:tcPr>
          <w:p w:rsidR="00474D6F" w:rsidRPr="00AC04FF" w:rsidRDefault="00474D6F" w:rsidP="00474D6F">
            <w:pPr>
              <w:pStyle w:val="Spacebefore"/>
              <w:spacing w:line="240" w:lineRule="auto"/>
              <w:jc w:val="center"/>
              <w:rPr>
                <w:b/>
                <w:sz w:val="16"/>
                <w:szCs w:val="16"/>
              </w:rPr>
            </w:pPr>
            <w:r w:rsidRPr="00AC04FF">
              <w:rPr>
                <w:b/>
                <w:sz w:val="16"/>
                <w:szCs w:val="16"/>
              </w:rPr>
              <w:t>RT</w:t>
            </w:r>
          </w:p>
        </w:tc>
        <w:tc>
          <w:tcPr>
            <w:tcW w:w="810" w:type="dxa"/>
            <w:vMerge/>
            <w:shd w:val="clear" w:color="auto" w:fill="auto"/>
            <w:noWrap/>
            <w:vAlign w:val="center"/>
          </w:tcPr>
          <w:p w:rsidR="00474D6F" w:rsidRPr="00AC04FF" w:rsidRDefault="00474D6F" w:rsidP="00474D6F">
            <w:pPr>
              <w:pStyle w:val="Spacebefore"/>
              <w:spacing w:line="240" w:lineRule="auto"/>
              <w:jc w:val="center"/>
              <w:rPr>
                <w:b/>
                <w:sz w:val="16"/>
                <w:szCs w:val="16"/>
              </w:rPr>
            </w:pPr>
          </w:p>
        </w:tc>
        <w:tc>
          <w:tcPr>
            <w:tcW w:w="810" w:type="dxa"/>
            <w:vMerge/>
            <w:shd w:val="clear" w:color="auto" w:fill="auto"/>
            <w:noWrap/>
            <w:vAlign w:val="center"/>
          </w:tcPr>
          <w:p w:rsidR="00474D6F" w:rsidRPr="00AC04FF" w:rsidRDefault="00474D6F" w:rsidP="00474D6F">
            <w:pPr>
              <w:pStyle w:val="Spacebefore"/>
              <w:spacing w:line="240" w:lineRule="auto"/>
              <w:jc w:val="center"/>
              <w:rPr>
                <w:b/>
                <w:sz w:val="16"/>
                <w:szCs w:val="16"/>
              </w:rPr>
            </w:pPr>
          </w:p>
        </w:tc>
      </w:tr>
      <w:tr w:rsidR="00474D6F" w:rsidRPr="00AC04FF" w:rsidTr="00474D6F">
        <w:trPr>
          <w:trHeight w:val="184"/>
        </w:trPr>
        <w:tc>
          <w:tcPr>
            <w:tcW w:w="839"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DAVS(1)</w:t>
            </w:r>
          </w:p>
        </w:tc>
        <w:tc>
          <w:tcPr>
            <w:tcW w:w="871"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125</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24</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6446</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783</w:t>
            </w:r>
          </w:p>
        </w:tc>
      </w:tr>
      <w:tr w:rsidR="00474D6F" w:rsidRPr="00AC04FF" w:rsidTr="00474D6F">
        <w:trPr>
          <w:trHeight w:val="238"/>
        </w:trPr>
        <w:tc>
          <w:tcPr>
            <w:tcW w:w="839"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DAVS(2)</w:t>
            </w:r>
          </w:p>
        </w:tc>
        <w:tc>
          <w:tcPr>
            <w:tcW w:w="871"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126</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26</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6516</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835</w:t>
            </w:r>
          </w:p>
        </w:tc>
      </w:tr>
      <w:tr w:rsidR="00474D6F" w:rsidRPr="00AC04FF" w:rsidTr="00474D6F">
        <w:trPr>
          <w:trHeight w:val="193"/>
        </w:trPr>
        <w:tc>
          <w:tcPr>
            <w:tcW w:w="839" w:type="dxa"/>
            <w:shd w:val="clear" w:color="auto" w:fill="auto"/>
            <w:noWrap/>
            <w:vAlign w:val="center"/>
          </w:tcPr>
          <w:p w:rsidR="00474D6F" w:rsidRPr="00AC04FF" w:rsidRDefault="00474D6F" w:rsidP="00474D6F">
            <w:pPr>
              <w:pStyle w:val="NoSpacing"/>
              <w:jc w:val="right"/>
              <w:rPr>
                <w:rFonts w:eastAsia="Calibri"/>
                <w:b/>
                <w:sz w:val="16"/>
                <w:szCs w:val="16"/>
              </w:rPr>
            </w:pPr>
            <w:r w:rsidRPr="00AC04FF">
              <w:rPr>
                <w:rFonts w:eastAsia="Calibri"/>
                <w:b/>
                <w:sz w:val="16"/>
                <w:szCs w:val="16"/>
              </w:rPr>
              <w:t>DAVS(3)</w:t>
            </w:r>
          </w:p>
        </w:tc>
        <w:tc>
          <w:tcPr>
            <w:tcW w:w="871" w:type="dxa"/>
            <w:shd w:val="clear" w:color="auto" w:fill="auto"/>
            <w:noWrap/>
            <w:vAlign w:val="bottom"/>
          </w:tcPr>
          <w:p w:rsidR="00474D6F" w:rsidRPr="00AC04FF" w:rsidRDefault="00474D6F" w:rsidP="00474D6F">
            <w:pPr>
              <w:pStyle w:val="Spacebefore"/>
              <w:jc w:val="right"/>
              <w:rPr>
                <w:sz w:val="16"/>
              </w:rPr>
            </w:pPr>
            <w:r w:rsidRPr="00AC04FF">
              <w:rPr>
                <w:color w:val="000000"/>
                <w:sz w:val="16"/>
              </w:rPr>
              <w:t>128</w:t>
            </w:r>
          </w:p>
        </w:tc>
        <w:tc>
          <w:tcPr>
            <w:tcW w:w="540" w:type="dxa"/>
            <w:shd w:val="clear" w:color="auto" w:fill="auto"/>
            <w:noWrap/>
            <w:vAlign w:val="bottom"/>
          </w:tcPr>
          <w:p w:rsidR="00474D6F" w:rsidRPr="00AC04FF" w:rsidRDefault="00474D6F" w:rsidP="00474D6F">
            <w:pPr>
              <w:pStyle w:val="Spacebefore"/>
              <w:jc w:val="right"/>
              <w:rPr>
                <w:sz w:val="16"/>
              </w:rPr>
            </w:pPr>
            <w:r w:rsidRPr="00AC04FF">
              <w:rPr>
                <w:color w:val="000000"/>
                <w:sz w:val="16"/>
              </w:rPr>
              <w:t>0.022</w:t>
            </w:r>
          </w:p>
        </w:tc>
        <w:tc>
          <w:tcPr>
            <w:tcW w:w="540" w:type="dxa"/>
            <w:shd w:val="clear" w:color="auto" w:fill="auto"/>
            <w:noWrap/>
            <w:vAlign w:val="bottom"/>
          </w:tcPr>
          <w:p w:rsidR="00474D6F" w:rsidRPr="00AC04FF" w:rsidRDefault="00474D6F" w:rsidP="00474D6F">
            <w:pPr>
              <w:pStyle w:val="Spacebefore"/>
              <w:jc w:val="right"/>
              <w:rPr>
                <w:sz w:val="16"/>
              </w:rPr>
            </w:pPr>
            <w:r w:rsidRPr="00AC04FF">
              <w:rPr>
                <w:color w:val="000000"/>
                <w:sz w:val="16"/>
              </w:rPr>
              <w:t>0.030</w:t>
            </w:r>
          </w:p>
        </w:tc>
        <w:tc>
          <w:tcPr>
            <w:tcW w:w="810" w:type="dxa"/>
            <w:shd w:val="clear" w:color="auto" w:fill="auto"/>
            <w:noWrap/>
            <w:vAlign w:val="bottom"/>
          </w:tcPr>
          <w:p w:rsidR="00474D6F" w:rsidRPr="00AC04FF" w:rsidRDefault="00474D6F" w:rsidP="00474D6F">
            <w:pPr>
              <w:pStyle w:val="Spacebefore"/>
              <w:jc w:val="right"/>
              <w:rPr>
                <w:sz w:val="16"/>
              </w:rPr>
            </w:pPr>
            <w:r w:rsidRPr="00AC04FF">
              <w:rPr>
                <w:color w:val="000000"/>
                <w:sz w:val="16"/>
              </w:rPr>
              <w:t>6595</w:t>
            </w:r>
          </w:p>
        </w:tc>
        <w:tc>
          <w:tcPr>
            <w:tcW w:w="810" w:type="dxa"/>
            <w:shd w:val="clear" w:color="auto" w:fill="auto"/>
            <w:noWrap/>
            <w:vAlign w:val="bottom"/>
          </w:tcPr>
          <w:p w:rsidR="00474D6F" w:rsidRPr="00AC04FF" w:rsidRDefault="00474D6F" w:rsidP="00474D6F">
            <w:pPr>
              <w:pStyle w:val="Spacebefore"/>
              <w:jc w:val="right"/>
              <w:rPr>
                <w:sz w:val="16"/>
              </w:rPr>
            </w:pPr>
            <w:r w:rsidRPr="00AC04FF">
              <w:rPr>
                <w:color w:val="000000"/>
                <w:sz w:val="16"/>
              </w:rPr>
              <w:t>905</w:t>
            </w:r>
          </w:p>
        </w:tc>
      </w:tr>
      <w:tr w:rsidR="00474D6F" w:rsidRPr="00AC04FF" w:rsidTr="00474D6F">
        <w:trPr>
          <w:trHeight w:val="220"/>
        </w:trPr>
        <w:tc>
          <w:tcPr>
            <w:tcW w:w="839"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DA2D</w:t>
            </w:r>
          </w:p>
        </w:tc>
        <w:tc>
          <w:tcPr>
            <w:tcW w:w="871"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126</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19</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26</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6315</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835</w:t>
            </w:r>
          </w:p>
        </w:tc>
      </w:tr>
      <w:tr w:rsidR="00474D6F" w:rsidRPr="00AC04FF" w:rsidTr="00474D6F">
        <w:trPr>
          <w:trHeight w:val="148"/>
        </w:trPr>
        <w:tc>
          <w:tcPr>
            <w:tcW w:w="839"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Mclust</w:t>
            </w:r>
          </w:p>
        </w:tc>
        <w:tc>
          <w:tcPr>
            <w:tcW w:w="871"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111</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28</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5596</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571</w:t>
            </w:r>
          </w:p>
        </w:tc>
      </w:tr>
      <w:tr w:rsidR="00474D6F" w:rsidRPr="00AC04FF" w:rsidTr="00474D6F">
        <w:trPr>
          <w:trHeight w:val="193"/>
        </w:trPr>
        <w:tc>
          <w:tcPr>
            <w:tcW w:w="839" w:type="dxa"/>
            <w:shd w:val="clear" w:color="auto" w:fill="auto"/>
            <w:noWrap/>
            <w:vAlign w:val="center"/>
            <w:hideMark/>
          </w:tcPr>
          <w:p w:rsidR="00474D6F" w:rsidRPr="00AC04FF" w:rsidRDefault="00474D6F" w:rsidP="00474D6F">
            <w:pPr>
              <w:pStyle w:val="NoSpacing"/>
              <w:jc w:val="right"/>
              <w:rPr>
                <w:rFonts w:eastAsia="Calibri"/>
                <w:b/>
                <w:sz w:val="16"/>
                <w:szCs w:val="16"/>
              </w:rPr>
            </w:pPr>
            <w:r w:rsidRPr="00AC04FF">
              <w:rPr>
                <w:rFonts w:eastAsia="Calibri"/>
                <w:b/>
                <w:sz w:val="16"/>
                <w:szCs w:val="16"/>
              </w:rPr>
              <w:t>Landmark</w:t>
            </w:r>
          </w:p>
        </w:tc>
        <w:tc>
          <w:tcPr>
            <w:tcW w:w="871"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128</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00</w:t>
            </w:r>
          </w:p>
        </w:tc>
        <w:tc>
          <w:tcPr>
            <w:tcW w:w="54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000</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6592</w:t>
            </w:r>
          </w:p>
        </w:tc>
        <w:tc>
          <w:tcPr>
            <w:tcW w:w="810" w:type="dxa"/>
            <w:shd w:val="clear" w:color="auto" w:fill="auto"/>
            <w:noWrap/>
            <w:vAlign w:val="bottom"/>
            <w:hideMark/>
          </w:tcPr>
          <w:p w:rsidR="00474D6F" w:rsidRPr="00AC04FF" w:rsidRDefault="00474D6F" w:rsidP="00474D6F">
            <w:pPr>
              <w:pStyle w:val="Spacebefore"/>
              <w:jc w:val="right"/>
              <w:rPr>
                <w:sz w:val="16"/>
              </w:rPr>
            </w:pPr>
            <w:r w:rsidRPr="00AC04FF">
              <w:rPr>
                <w:color w:val="000000"/>
                <w:sz w:val="16"/>
              </w:rPr>
              <w:t>0</w:t>
            </w:r>
          </w:p>
        </w:tc>
      </w:tr>
    </w:tbl>
    <w:p w:rsidR="0084761E" w:rsidRDefault="0084761E" w:rsidP="00474D6F"/>
    <w:p w:rsidR="00AD4D4D" w:rsidRPr="00474D6F" w:rsidRDefault="00242949" w:rsidP="00474D6F">
      <w:r w:rsidRPr="00242949">
        <w:t xml:space="preserve">It is interesting that the traditional </w:t>
      </w:r>
      <w:r w:rsidR="00C669D1">
        <w:t xml:space="preserve">(deterministic annealing) </w:t>
      </w:r>
      <w:r w:rsidRPr="00242949">
        <w:t xml:space="preserve">clustering DA2D using a model for cluster shape but no cutoff c, can give excellent results shown in tables 3-5 </w:t>
      </w:r>
      <w:r w:rsidRPr="00242949">
        <w:lastRenderedPageBreak/>
        <w:t xml:space="preserve">either by applying a cutoff on </w:t>
      </w:r>
      <w:r w:rsidRPr="00242949">
        <w:sym w:font="Symbol" w:char="F044"/>
      </w:r>
      <w:r w:rsidRPr="00BD0532">
        <w:rPr>
          <w:vertAlign w:val="subscript"/>
        </w:rPr>
        <w:t>2D</w:t>
      </w:r>
      <w:r w:rsidRPr="00242949">
        <w:t>(x) in cluster center determination or by restricting the sample to well determined clusters with many peaks such</w:t>
      </w:r>
      <w:r>
        <w:t xml:space="preserve"> a</w:t>
      </w:r>
      <w:r w:rsidRPr="00242949">
        <w:t>s cut on 40 members in table 3.</w:t>
      </w:r>
      <w:r w:rsidR="006B3CA9">
        <w:t xml:space="preserve"> </w:t>
      </w:r>
      <w:r w:rsidR="00474D6F">
        <w:t xml:space="preserve">Note the selection in tables 3 and 5 required that the Landmark cluster had at least 40 peaks, and that after cuts the matching DAVS(c), DA2D or Mclust cluster had at least 36 of the Landmark peaks in it. For Tables 2 and 4, we required at least 3 peaks in Landmark cluster and that the associated clustering solution also had at least 3 </w:t>
      </w:r>
      <w:r w:rsidR="008E1325">
        <w:t>L</w:t>
      </w:r>
      <w:r w:rsidR="00474D6F">
        <w:t>andmark peaks.</w:t>
      </w:r>
    </w:p>
    <w:p w:rsidR="00F37DB2" w:rsidRDefault="00AD4D4D" w:rsidP="00095C15">
      <w:pPr>
        <w:pStyle w:val="Heading1"/>
      </w:pPr>
      <w:r>
        <w:t>Conclusions</w:t>
      </w:r>
    </w:p>
    <w:p w:rsidR="00AD4D4D" w:rsidRDefault="00AD4D4D" w:rsidP="00AD4D4D">
      <w:r>
        <w:t xml:space="preserve">We have combined results from robust statistics, </w:t>
      </w:r>
      <w:r w:rsidR="00C669D1">
        <w:t>model-dependent clustering</w:t>
      </w:r>
      <w:r w:rsidR="00451958">
        <w:t xml:space="preserve"> </w:t>
      </w:r>
      <w:r w:rsidR="00451958">
        <w:fldChar w:fldCharType="begin"/>
      </w:r>
      <w:r w:rsidR="00335519">
        <w:instrText xml:space="preserve"> ADDIN EN.CITE &lt;EndNote&gt;&lt;Cite&gt;&lt;Author&gt;Fung&lt;/Author&gt;&lt;Year&gt;2001&lt;/Year&gt;&lt;RecNum&gt;6277&lt;/RecNum&gt;&lt;DisplayText&gt;[38]&lt;/DisplayText&gt;&lt;record&gt;&lt;rec-number&gt;6277&lt;/rec-number&gt;&lt;foreign-keys&gt;&lt;key app="EN" db-id="rfx20pr9t5zxtmee0xn5fwzbxvw0r9vz2tee"&gt;6277&lt;/key&gt;&lt;/foreign-keys&gt;&lt;ref-type name="Web Page"&gt;12&lt;/ref-type&gt;&lt;contributors&gt;&lt;authors&gt;&lt;author&gt;Fung, Glenn&lt;/author&gt;&lt;/authors&gt;&lt;/contributors&gt;&lt;titles&gt;&lt;title&gt;A comprehensive overview of basic clustering algorithms&lt;/title&gt;&lt;/titles&gt;&lt;dates&gt;&lt;year&gt;2001&lt;/year&gt;&lt;pub-dates&gt;&lt;date&gt;May&lt;/date&gt;&lt;/pub-dates&gt;&lt;/dates&gt;&lt;urls&gt;&lt;related-urls&gt;&lt;url&gt;http://www.cs.wisc.edu/~gfung/clustering.ps.gz&lt;/url&gt;&lt;/related-urls&gt;&lt;/urls&gt;&lt;/record&gt;&lt;/Cite&gt;&lt;/EndNote&gt;</w:instrText>
      </w:r>
      <w:r w:rsidR="00451958">
        <w:fldChar w:fldCharType="separate"/>
      </w:r>
      <w:r w:rsidR="00335519">
        <w:rPr>
          <w:noProof/>
        </w:rPr>
        <w:t>[</w:t>
      </w:r>
      <w:hyperlink w:anchor="_ENREF_38" w:tooltip="Fung, 2001 #6277" w:history="1">
        <w:r w:rsidR="005210F0">
          <w:rPr>
            <w:noProof/>
          </w:rPr>
          <w:t>38</w:t>
        </w:r>
      </w:hyperlink>
      <w:r w:rsidR="00335519">
        <w:rPr>
          <w:noProof/>
        </w:rPr>
        <w:t>]</w:t>
      </w:r>
      <w:r w:rsidR="00451958">
        <w:fldChar w:fldCharType="end"/>
      </w:r>
      <w:r w:rsidR="00C669D1">
        <w:t xml:space="preserve">, </w:t>
      </w:r>
      <w:r w:rsidR="00451958">
        <w:t xml:space="preserve">and </w:t>
      </w:r>
      <w:r>
        <w:t xml:space="preserve">parallel computing to produce an accurate automatic approach to </w:t>
      </w:r>
      <w:r w:rsidR="00941A41">
        <w:t xml:space="preserve">analyzing </w:t>
      </w:r>
      <w:r w:rsidR="00941A41" w:rsidRPr="00941A41">
        <w:t>a cohort of multiple biological samples in proteomic biomarker discovery.</w:t>
      </w:r>
      <w:r w:rsidR="00941A41">
        <w:t xml:space="preserve"> This required new ideas such as annealing of the model (error requirement) and parallelism over both clusters and peaks. It also combines into a single system known ideas </w:t>
      </w:r>
      <w:r w:rsidR="00C669D1">
        <w:t>(in the small deterministic annealing community</w:t>
      </w:r>
      <w:r w:rsidR="00D125D9">
        <w:t xml:space="preserve"> as cited in section II</w:t>
      </w:r>
      <w:r w:rsidR="00C669D1">
        <w:t xml:space="preserve">) </w:t>
      </w:r>
      <w:r w:rsidR="00941A41">
        <w:t>such as intrinsic cluster probabilities p(</w:t>
      </w:r>
      <w:r w:rsidR="00941A41" w:rsidRPr="00941A41">
        <w:rPr>
          <w:i/>
        </w:rPr>
        <w:t>k</w:t>
      </w:r>
      <w:r w:rsidR="00941A41">
        <w:t xml:space="preserve">) that had not to our knowledge been integrated before in a large scale </w:t>
      </w:r>
      <w:r w:rsidR="00242949">
        <w:t xml:space="preserve">parallel </w:t>
      </w:r>
      <w:r w:rsidR="00941A41">
        <w:t xml:space="preserve">“production quality” system. </w:t>
      </w:r>
      <w:r w:rsidR="00067A08">
        <w:t>The peaks are found in an unbiased way that requires no initial priming</w:t>
      </w:r>
      <w:r w:rsidR="00C669D1">
        <w:t xml:space="preserve"> (i.e. no initial guesses at centers). A</w:t>
      </w:r>
      <w:r w:rsidR="00067A08">
        <w:t xml:space="preserve">ll clusters are essentially located at the </w:t>
      </w:r>
      <w:r w:rsidR="008451A9">
        <w:t>overall</w:t>
      </w:r>
      <w:r w:rsidR="00067A08">
        <w:t xml:space="preserve"> peak centroid at the start (large temperature) and emer</w:t>
      </w:r>
      <w:r w:rsidR="00C669D1">
        <w:t xml:space="preserve">ge as temperature lowers from examination of the stability of existing clusters to splitting as shown in Fig. </w:t>
      </w:r>
      <w:r w:rsidR="00001568">
        <w:t>6</w:t>
      </w:r>
      <w:r w:rsidR="00C669D1">
        <w:t xml:space="preserve">. The splitting is determined from the eigenvalues of second order </w:t>
      </w:r>
      <w:r w:rsidR="0069761C">
        <w:t xml:space="preserve">Taylor </w:t>
      </w:r>
      <w:r w:rsidR="00C669D1">
        <w:t xml:space="preserve">expansion and not as in some approaches by trial and error with separated centers. </w:t>
      </w:r>
      <w:r w:rsidR="009D79D8">
        <w:t xml:space="preserve">The </w:t>
      </w:r>
      <w:r w:rsidR="00941A41">
        <w:t xml:space="preserve">open source software is available </w:t>
      </w:r>
      <w:r w:rsidR="00941A41">
        <w:fldChar w:fldCharType="begin"/>
      </w:r>
      <w:r w:rsidR="00335519">
        <w:instrText xml:space="preserve"> ADDIN EN.CITE &lt;EndNote&gt;&lt;Cite&gt;&lt;RecNum&gt;4692&lt;/RecNum&gt;&lt;DisplayText&gt;[39]&lt;/DisplayText&gt;&lt;record&gt;&lt;rec-number&gt;4692&lt;/rec-number&gt;&lt;foreign-keys&gt;&lt;key app="EN" db-id="rfx20pr9t5zxtmee0xn5fwzbxvw0r9vz2tee"&gt;4692&lt;/key&gt;&lt;/foreign-keys&gt;&lt;ref-type name="Web Page"&gt;12&lt;/ref-type&gt;&lt;contributors&gt;&lt;/contributors&gt;&lt;titles&gt;&lt;title&gt;Analysis of SALSA Research Group Software&lt;/title&gt;&lt;/titles&gt;&lt;volume&gt;2012&lt;/volume&gt;&lt;number&gt;August 22&lt;/number&gt;&lt;dates&gt;&lt;year&gt;2012&lt;/year&gt;&lt;/dates&gt;&lt;urls&gt;&lt;related-urls&gt;&lt;url&gt;http://beaver.ads.iu.edu:9000/&lt;/url&gt;&lt;/related-urls&gt;&lt;/urls&gt;&lt;/record&gt;&lt;/Cite&gt;&lt;/EndNote&gt;</w:instrText>
      </w:r>
      <w:r w:rsidR="00941A41">
        <w:fldChar w:fldCharType="separate"/>
      </w:r>
      <w:r w:rsidR="00335519">
        <w:rPr>
          <w:noProof/>
        </w:rPr>
        <w:t>[</w:t>
      </w:r>
      <w:hyperlink w:anchor="_ENREF_39" w:tooltip=", 2012 #4692" w:history="1">
        <w:r w:rsidR="005210F0">
          <w:rPr>
            <w:noProof/>
          </w:rPr>
          <w:t>39</w:t>
        </w:r>
      </w:hyperlink>
      <w:r w:rsidR="00335519">
        <w:rPr>
          <w:noProof/>
        </w:rPr>
        <w:t>]</w:t>
      </w:r>
      <w:r w:rsidR="00941A41">
        <w:fldChar w:fldCharType="end"/>
      </w:r>
      <w:r w:rsidR="00941A41">
        <w:t xml:space="preserve"> although it is now written in C# and we are working on a more broadly useful distribution in R, Java or C++.</w:t>
      </w:r>
      <w:r w:rsidR="00242949">
        <w:t xml:space="preserve"> There are more details of current analysis available at </w:t>
      </w:r>
      <w:r w:rsidR="00242949">
        <w:fldChar w:fldCharType="begin"/>
      </w:r>
      <w:r w:rsidR="00335519">
        <w:instrText xml:space="preserve"> ADDIN EN.CITE &lt;EndNote&gt;&lt;Cite&gt;&lt;Author&gt;Geoffrey Fox &lt;/Author&gt;&lt;Year&gt;2013&lt;/Year&gt;&lt;RecNum&gt;6260&lt;/RecNum&gt;&lt;DisplayText&gt;[37]&lt;/DisplayText&gt;&lt;record&gt;&lt;rec-number&gt;6260&lt;/rec-number&gt;&lt;foreign-keys&gt;&lt;key app="EN" db-id="rfx20pr9t5zxtmee0xn5fwzbxvw0r9vz2tee"&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242949">
        <w:fldChar w:fldCharType="separate"/>
      </w:r>
      <w:r w:rsidR="00335519">
        <w:rPr>
          <w:noProof/>
        </w:rPr>
        <w:t>[</w:t>
      </w:r>
      <w:hyperlink w:anchor="_ENREF_37" w:tooltip="Geoffrey Fox , 2013 #6260" w:history="1">
        <w:r w:rsidR="005210F0">
          <w:rPr>
            <w:noProof/>
          </w:rPr>
          <w:t>37</w:t>
        </w:r>
      </w:hyperlink>
      <w:r w:rsidR="00335519">
        <w:rPr>
          <w:noProof/>
        </w:rPr>
        <w:t>]</w:t>
      </w:r>
      <w:r w:rsidR="00242949">
        <w:fldChar w:fldCharType="end"/>
      </w:r>
      <w:r w:rsidR="00242949">
        <w:t>.</w:t>
      </w:r>
    </w:p>
    <w:p w:rsidR="009D79D8" w:rsidRDefault="009D79D8" w:rsidP="009D79D8">
      <w:r>
        <w:t xml:space="preserve">Large-scale proteomic biomarker discovery efforts using label-free LC-MS experiments are beset with relatively high false-positive rates. The improved performance of DAVS(c) in identifying landmark clusters, we hope, will translate to lowering false-positive rates in biomarker discovery experiments. In addition, the scalable parallel implementation will enable analysis of larger and larger sample cohorts leading to more robust biomarker discovery. As markers discovered using such efforts are validated in the laboratory, there will be more data available to directly evaluate the effectiveness of </w:t>
      </w:r>
      <w:r w:rsidR="00335519">
        <w:t>our new</w:t>
      </w:r>
      <w:r>
        <w:t xml:space="preserve"> clustering algorithms </w:t>
      </w:r>
    </w:p>
    <w:p w:rsidR="009D79D8" w:rsidRDefault="009D79D8" w:rsidP="009D79D8">
      <w:r>
        <w:t xml:space="preserve">Furthermore, combining the recent improvements in high throughput mass spectrometry with these parallel clustering algorithms will empower biomarker discovery with fast turnaround times, and moves us a step closer to the promise of near real-time response to disease outbreaks. </w:t>
      </w:r>
    </w:p>
    <w:p w:rsidR="009D79D8" w:rsidRPr="00AD4D4D" w:rsidRDefault="009D79D8" w:rsidP="009D79D8">
      <w:r>
        <w:t xml:space="preserve">Future work </w:t>
      </w:r>
      <w:r w:rsidR="00474D6F">
        <w:t>will highlight extension of the analysis to much larger proteomics datasets</w:t>
      </w:r>
      <w:r w:rsidR="0084761E">
        <w:t xml:space="preserve"> and extend our work to cloud platforms </w:t>
      </w:r>
      <w:r w:rsidR="0084761E">
        <w:fldChar w:fldCharType="begin"/>
      </w:r>
      <w:r w:rsidR="005210F0">
        <w:instrText xml:space="preserve"> ADDIN EN.CITE &lt;EndNote&gt;&lt;Cite&gt;&lt;Author&gt;Thilina Gunarathne&lt;/Author&gt;&lt;Year&gt;2013&lt;/Year&gt;&lt;RecNum&gt;4583&lt;/RecNum&gt;&lt;DisplayText&gt;[32, 33]&lt;/DisplayText&gt;&lt;record&gt;&lt;rec-number&gt;4583&lt;/rec-number&gt;&lt;foreign-keys&gt;&lt;key app="EN" db-id="rfx20pr9t5zxtmee0xn5fwzbxvw0r9vz2tee"&gt;4583&lt;/key&gt;&lt;/foreign-keys&gt;&lt;ref-type name="Journal Article"&gt;17&lt;/ref-type&gt;&lt;contributors&gt;&lt;authors&gt;&lt;author&gt;Thilina Gunarathne,&lt;/author&gt;&lt;author&gt;Bingjing Zhang,&lt;/author&gt;&lt;author&gt;Tak-Lon Wu,&lt;/author&gt;&lt;author&gt;Judy Qiu,&lt;/author&gt;&lt;/authors&gt;&lt;/contributors&gt;&lt;titles&gt;&lt;title&gt;Scalable Parallel Computing on Clouds Using Twister4Azure Iterative MapReduce &lt;/title&gt;&lt;secondary-title&gt; Future Generation Computer Systems &lt;/secondary-title&gt;&lt;/titles&gt;&lt;pages&gt;1035-1048&lt;/pages&gt;&lt;volume&gt;29&lt;/volume&gt;&lt;number&gt;4&lt;/number&gt;&lt;dates&gt;&lt;year&gt;2013&lt;/year&gt;&lt;/dates&gt;&lt;urls&gt;&lt;related-urls&gt;&lt;url&gt;http://grids.ucs.indiana.edu/ptliupages/publications/Scalable_Parallel_Computing_on_Clouds_Using_Twister4Azure_Iterative_MapReduce_cr_submit.pdf&lt;/url&gt;&lt;/related-urls&gt;&lt;/urls&gt;&lt;/record&gt;&lt;/Cite&gt;&lt;Cite&gt;&lt;Author&gt;J.Ekanayake&lt;/Author&gt;&lt;Year&gt;2010&lt;/Year&gt;&lt;RecNum&gt;2635&lt;/RecNum&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84761E">
        <w:fldChar w:fldCharType="separate"/>
      </w:r>
      <w:r w:rsidR="00335519">
        <w:rPr>
          <w:noProof/>
        </w:rPr>
        <w:t>[</w:t>
      </w:r>
      <w:hyperlink w:anchor="_ENREF_32" w:tooltip="J.Ekanayake, 2010 #2635" w:history="1">
        <w:r w:rsidR="005210F0">
          <w:rPr>
            <w:noProof/>
          </w:rPr>
          <w:t>32</w:t>
        </w:r>
      </w:hyperlink>
      <w:r w:rsidR="00335519">
        <w:rPr>
          <w:noProof/>
        </w:rPr>
        <w:t xml:space="preserve">, </w:t>
      </w:r>
      <w:hyperlink w:anchor="_ENREF_33" w:tooltip="Thilina Gunarathne, 2013 #4583" w:history="1">
        <w:r w:rsidR="005210F0">
          <w:rPr>
            <w:noProof/>
          </w:rPr>
          <w:t>33</w:t>
        </w:r>
      </w:hyperlink>
      <w:r w:rsidR="00335519">
        <w:rPr>
          <w:noProof/>
        </w:rPr>
        <w:t>]</w:t>
      </w:r>
      <w:r w:rsidR="0084761E">
        <w:fldChar w:fldCharType="end"/>
      </w:r>
      <w:r w:rsidR="00474D6F">
        <w:t>. Further we will enhance</w:t>
      </w:r>
      <w:r>
        <w:t xml:space="preserve"> the parallel load balancing that needs to reconcile distributions that optimize peak and cluster</w:t>
      </w:r>
      <w:r w:rsidR="009630AA">
        <w:t xml:space="preserve"> decompositions</w:t>
      </w:r>
      <w:r>
        <w:t xml:space="preserve">. </w:t>
      </w:r>
      <w:r w:rsidR="009630AA">
        <w:t xml:space="preserve">This has similarities with other better studied parallel algorithms such as those used in particle in the cell simulations. </w:t>
      </w:r>
      <w:r w:rsidR="00474D6F">
        <w:t xml:space="preserve">We believe that large scale data analytics </w:t>
      </w:r>
      <w:r w:rsidR="0084761E">
        <w:t xml:space="preserve">such </w:t>
      </w:r>
      <w:r w:rsidR="00474D6F">
        <w:t xml:space="preserve">as that presented here </w:t>
      </w:r>
      <w:r w:rsidR="00474D6F">
        <w:lastRenderedPageBreak/>
        <w:t>present</w:t>
      </w:r>
      <w:r w:rsidR="0084761E">
        <w:t xml:space="preserve"> novel</w:t>
      </w:r>
      <w:r w:rsidR="00474D6F">
        <w:t xml:space="preserve"> </w:t>
      </w:r>
      <w:r w:rsidR="0084761E">
        <w:t xml:space="preserve">challenges for the parallel computing community and we will package kernel versions of software to be used in benchmark analyses. </w:t>
      </w:r>
    </w:p>
    <w:p w:rsidR="00CF289C" w:rsidRPr="005A74AF" w:rsidRDefault="00CF289C" w:rsidP="00CF289C">
      <w:pPr>
        <w:pStyle w:val="Heading1"/>
        <w:numPr>
          <w:ilvl w:val="0"/>
          <w:numId w:val="0"/>
        </w:numPr>
        <w:ind w:firstLine="216"/>
        <w:jc w:val="center"/>
      </w:pPr>
      <w:r w:rsidRPr="005A74AF">
        <w:t>Acknowledgment</w:t>
      </w:r>
      <w:r>
        <w:t>s</w:t>
      </w:r>
    </w:p>
    <w:p w:rsidR="005B00F5" w:rsidRDefault="00421476" w:rsidP="00B802FF">
      <w:r w:rsidRPr="000A121C">
        <w:rPr>
          <w:rStyle w:val="NoSpecTabsChar"/>
        </w:rPr>
        <w:t>GCF is partially su</w:t>
      </w:r>
      <w:r w:rsidR="00C40BEB">
        <w:rPr>
          <w:rStyle w:val="NoSpecTabsChar"/>
        </w:rPr>
        <w:t xml:space="preserve">pported by Microsoft and by </w:t>
      </w:r>
      <w:r w:rsidRPr="000A121C">
        <w:rPr>
          <w:rStyle w:val="NoSpecTabsChar"/>
        </w:rPr>
        <w:t xml:space="preserve">NSF </w:t>
      </w:r>
      <w:r w:rsidR="00C40BEB">
        <w:rPr>
          <w:rStyle w:val="NoSpecTabsChar"/>
        </w:rPr>
        <w:t>via</w:t>
      </w:r>
      <w:r w:rsidRPr="000A121C">
        <w:rPr>
          <w:rStyle w:val="NoSpecTabsChar"/>
        </w:rPr>
        <w:t xml:space="preserve"> FutureGrid Grant No. 0910812. </w:t>
      </w:r>
      <w:r w:rsidR="005B00F5" w:rsidRPr="000A121C">
        <w:rPr>
          <w:rStyle w:val="NoSpecTabsChar"/>
        </w:rPr>
        <w:t>SP thanks MoS&amp;PI, DBT and DST, Government of India, for financial support</w:t>
      </w:r>
      <w:r>
        <w:t xml:space="preserve">. </w:t>
      </w:r>
    </w:p>
    <w:p w:rsidR="001B639A" w:rsidRDefault="00E93D52" w:rsidP="00247BC5">
      <w:pPr>
        <w:pStyle w:val="Heading5"/>
        <w:jc w:val="center"/>
      </w:pPr>
      <w:r w:rsidRPr="005B520E">
        <w:t>References</w:t>
      </w:r>
    </w:p>
    <w:p w:rsidR="005210F0" w:rsidRPr="005210F0" w:rsidRDefault="001B639A" w:rsidP="005210F0">
      <w:pPr>
        <w:pStyle w:val="EndNoteBibliography"/>
        <w:ind w:left="360" w:hanging="360"/>
      </w:pPr>
      <w:r>
        <w:rPr>
          <w:lang w:eastAsia="ja-JP"/>
        </w:rPr>
        <w:fldChar w:fldCharType="begin"/>
      </w:r>
      <w:r>
        <w:rPr>
          <w:lang w:eastAsia="ja-JP"/>
        </w:rPr>
        <w:instrText xml:space="preserve"> ADDIN EN.REFLIST </w:instrText>
      </w:r>
      <w:r>
        <w:rPr>
          <w:lang w:eastAsia="ja-JP"/>
        </w:rPr>
        <w:fldChar w:fldCharType="separate"/>
      </w:r>
      <w:bookmarkStart w:id="1" w:name="_ENREF_1"/>
      <w:r w:rsidR="005210F0" w:rsidRPr="005210F0">
        <w:t>[1]</w:t>
      </w:r>
      <w:r w:rsidR="005210F0" w:rsidRPr="005210F0">
        <w:tab/>
        <w:t xml:space="preserve">M. S. Boguski and M. W. McIntosh, "Biomedical informatics for proteomics," </w:t>
      </w:r>
      <w:r w:rsidR="005210F0" w:rsidRPr="005210F0">
        <w:rPr>
          <w:i/>
        </w:rPr>
        <w:t xml:space="preserve">Nature, </w:t>
      </w:r>
      <w:r w:rsidR="005210F0" w:rsidRPr="005210F0">
        <w:t>vol. 422, pp. 233-237, 2003.</w:t>
      </w:r>
      <w:bookmarkEnd w:id="1"/>
    </w:p>
    <w:p w:rsidR="005210F0" w:rsidRPr="005210F0" w:rsidRDefault="005210F0" w:rsidP="005210F0">
      <w:pPr>
        <w:pStyle w:val="EndNoteBibliography"/>
        <w:ind w:left="360" w:hanging="360"/>
      </w:pPr>
      <w:bookmarkStart w:id="2" w:name="_ENREF_2"/>
      <w:r w:rsidRPr="005210F0">
        <w:t>[2]</w:t>
      </w:r>
      <w:r w:rsidRPr="005210F0">
        <w:tab/>
        <w:t xml:space="preserve">J. D. Jaffe, D. R. Mani, K. C. Leptos, G. M. Church, M. A. Gillette, and S. A. Carr, "PEPPeR, a platform for experimental proteomic pattern recognition," </w:t>
      </w:r>
      <w:r w:rsidRPr="005210F0">
        <w:rPr>
          <w:i/>
        </w:rPr>
        <w:t xml:space="preserve">Molecular &amp; Cellular Proteomics, </w:t>
      </w:r>
      <w:r w:rsidRPr="005210F0">
        <w:t>vol. 5, pp. 1927-1941, 2006.</w:t>
      </w:r>
      <w:bookmarkEnd w:id="2"/>
    </w:p>
    <w:p w:rsidR="005210F0" w:rsidRPr="005210F0" w:rsidRDefault="005210F0" w:rsidP="005210F0">
      <w:pPr>
        <w:pStyle w:val="EndNoteBibliography"/>
        <w:ind w:left="360" w:hanging="360"/>
      </w:pPr>
      <w:bookmarkStart w:id="3" w:name="_ENREF_3"/>
      <w:r w:rsidRPr="005210F0">
        <w:t>[3]</w:t>
      </w:r>
      <w:r w:rsidRPr="005210F0">
        <w:tab/>
        <w:t xml:space="preserve">R. Malik, K. Dulla, E. A. Nigg, and R. Körner, "From proteome lists to biological impact–tools and strategies for the analysis of large MS data sets," </w:t>
      </w:r>
      <w:r w:rsidRPr="005210F0">
        <w:rPr>
          <w:i/>
        </w:rPr>
        <w:t xml:space="preserve">Proteomics, </w:t>
      </w:r>
      <w:r w:rsidRPr="005210F0">
        <w:t>vol. 10, pp. 1270-1283, 2010.</w:t>
      </w:r>
      <w:bookmarkEnd w:id="3"/>
    </w:p>
    <w:p w:rsidR="005210F0" w:rsidRPr="005210F0" w:rsidRDefault="005210F0" w:rsidP="005210F0">
      <w:pPr>
        <w:pStyle w:val="EndNoteBibliography"/>
        <w:ind w:left="360" w:hanging="360"/>
      </w:pPr>
      <w:bookmarkStart w:id="4" w:name="_ENREF_4"/>
      <w:r w:rsidRPr="005210F0">
        <w:t>[4]</w:t>
      </w:r>
      <w:r w:rsidRPr="005210F0">
        <w:tab/>
        <w:t xml:space="preserve">Y. Mohammed, E. Mostovenko, A. A. Henneman, R. J. Marissen, A. M. Deelder, and M. Palmblad, "Cloud Parallel Processing of Tandem Mass Spectrometry Based Proteomics Data," </w:t>
      </w:r>
      <w:r w:rsidRPr="005210F0">
        <w:rPr>
          <w:i/>
        </w:rPr>
        <w:t xml:space="preserve">Journal of Proteome Research, </w:t>
      </w:r>
      <w:r w:rsidRPr="005210F0">
        <w:t>vol. 11, pp. 5101-5108, 2012.</w:t>
      </w:r>
      <w:bookmarkEnd w:id="4"/>
    </w:p>
    <w:p w:rsidR="005210F0" w:rsidRPr="005210F0" w:rsidRDefault="005210F0" w:rsidP="005210F0">
      <w:pPr>
        <w:pStyle w:val="EndNoteBibliography"/>
        <w:ind w:left="360" w:hanging="360"/>
      </w:pPr>
      <w:bookmarkStart w:id="5" w:name="_ENREF_5"/>
      <w:r w:rsidRPr="005210F0">
        <w:rPr>
          <w:rFonts w:hint="eastAsia"/>
        </w:rPr>
        <w:t>[5]</w:t>
      </w:r>
      <w:r w:rsidRPr="005210F0">
        <w:rPr>
          <w:rFonts w:hint="eastAsia"/>
        </w:rPr>
        <w:tab/>
        <w:t>J. C. de Groot, M. W. Fiers, R. C. van Ham, and A. H. America, "Post alignment clustering procedure for comparative quantitative proteomics LC</w:t>
      </w:r>
      <w:r w:rsidRPr="005210F0">
        <w:rPr>
          <w:rFonts w:hint="eastAsia"/>
        </w:rPr>
        <w:t>‐</w:t>
      </w:r>
      <w:r w:rsidRPr="005210F0">
        <w:rPr>
          <w:rFonts w:hint="eastAsia"/>
        </w:rPr>
        <w:t xml:space="preserve">MS Data," </w:t>
      </w:r>
      <w:r w:rsidRPr="005210F0">
        <w:rPr>
          <w:rFonts w:hint="eastAsia"/>
          <w:i/>
        </w:rPr>
        <w:t xml:space="preserve">Proteomics, </w:t>
      </w:r>
      <w:r w:rsidRPr="005210F0">
        <w:rPr>
          <w:rFonts w:hint="eastAsia"/>
        </w:rPr>
        <w:t>vol. 8, pp. 32-36, 2008.</w:t>
      </w:r>
      <w:bookmarkEnd w:id="5"/>
    </w:p>
    <w:p w:rsidR="005210F0" w:rsidRPr="005210F0" w:rsidRDefault="005210F0" w:rsidP="005210F0">
      <w:pPr>
        <w:pStyle w:val="EndNoteBibliography"/>
        <w:ind w:left="360" w:hanging="360"/>
      </w:pPr>
      <w:bookmarkStart w:id="6" w:name="_ENREF_6"/>
      <w:r w:rsidRPr="005210F0">
        <w:t>[6]</w:t>
      </w:r>
      <w:r w:rsidRPr="005210F0">
        <w:tab/>
        <w:t>B. L. LaMarche, K. L. Crowell, N. Jaitly, V. A. Petyuk, A. R. Shah, A. D. Polpitiya</w:t>
      </w:r>
      <w:r w:rsidRPr="005210F0">
        <w:rPr>
          <w:i/>
        </w:rPr>
        <w:t>, et al.</w:t>
      </w:r>
      <w:r w:rsidRPr="005210F0">
        <w:t xml:space="preserve">, "MultiAlign: a multiple LC-MS analysis tool for targeted omics analysis," </w:t>
      </w:r>
      <w:r w:rsidRPr="005210F0">
        <w:rPr>
          <w:i/>
        </w:rPr>
        <w:t xml:space="preserve">BMC bioinformatics, </w:t>
      </w:r>
      <w:r w:rsidRPr="005210F0">
        <w:t>vol. 14, p. 49, 2013.</w:t>
      </w:r>
      <w:bookmarkEnd w:id="6"/>
    </w:p>
    <w:p w:rsidR="005210F0" w:rsidRPr="005210F0" w:rsidRDefault="005210F0" w:rsidP="005210F0">
      <w:pPr>
        <w:pStyle w:val="EndNoteBibliography"/>
        <w:ind w:left="360" w:hanging="360"/>
      </w:pPr>
      <w:bookmarkStart w:id="7" w:name="_ENREF_7"/>
      <w:r w:rsidRPr="005210F0">
        <w:t>[7]</w:t>
      </w:r>
      <w:r w:rsidRPr="005210F0">
        <w:tab/>
        <w:t xml:space="preserve">F. Saeed, T. Pisitkun, M. A. Knepper, and J. D. Hoffert, "An efficient algorithm for clustering of large-scale mass spectrometry data," in </w:t>
      </w:r>
      <w:r w:rsidRPr="005210F0">
        <w:rPr>
          <w:i/>
        </w:rPr>
        <w:t>Bioinformatics and Biomedicine (BIBM), 2012 IEEE International Conference on</w:t>
      </w:r>
      <w:r w:rsidRPr="005210F0">
        <w:t>, 2012, pp. 1-4.</w:t>
      </w:r>
      <w:bookmarkEnd w:id="7"/>
    </w:p>
    <w:p w:rsidR="005210F0" w:rsidRPr="005210F0" w:rsidRDefault="005210F0" w:rsidP="005210F0">
      <w:pPr>
        <w:pStyle w:val="EndNoteBibliography"/>
        <w:ind w:left="360" w:hanging="360"/>
      </w:pPr>
      <w:bookmarkStart w:id="8" w:name="_ENREF_8"/>
      <w:r w:rsidRPr="005210F0">
        <w:t>[8]</w:t>
      </w:r>
      <w:r w:rsidRPr="005210F0">
        <w:tab/>
        <w:t>X. Kang, Y. Xu, X. Wu, Y. Liang, C. Wang, J. Guo</w:t>
      </w:r>
      <w:r w:rsidRPr="005210F0">
        <w:rPr>
          <w:i/>
        </w:rPr>
        <w:t>, et al.</w:t>
      </w:r>
      <w:r w:rsidRPr="005210F0">
        <w:t xml:space="preserve">, "Proteomic fingerprints for potential application to early diagnosis of severe acute respiratory syndrome," </w:t>
      </w:r>
      <w:r w:rsidRPr="005210F0">
        <w:rPr>
          <w:i/>
        </w:rPr>
        <w:t xml:space="preserve">Clinical chemistry, </w:t>
      </w:r>
      <w:r w:rsidRPr="005210F0">
        <w:t>vol. 51, pp. 56-64, 2005.</w:t>
      </w:r>
      <w:bookmarkEnd w:id="8"/>
    </w:p>
    <w:p w:rsidR="005210F0" w:rsidRPr="005210F0" w:rsidRDefault="005210F0" w:rsidP="005210F0">
      <w:pPr>
        <w:pStyle w:val="EndNoteBibliography"/>
        <w:ind w:left="360" w:hanging="360"/>
      </w:pPr>
      <w:bookmarkStart w:id="9" w:name="_ENREF_9"/>
      <w:r w:rsidRPr="005210F0">
        <w:t>[9]</w:t>
      </w:r>
      <w:r w:rsidRPr="005210F0">
        <w:tab/>
        <w:t xml:space="preserve">Rudolf Fruhwirth, D. R. Mani, and Saumyadipta Pyne, "Clustering with position-specific constraints on variance: Applying redescending M-estimators to label-free LC-MS data analysis," </w:t>
      </w:r>
      <w:r w:rsidRPr="005210F0">
        <w:rPr>
          <w:i/>
        </w:rPr>
        <w:t xml:space="preserve">BMC Bioinformatics, </w:t>
      </w:r>
      <w:r w:rsidRPr="005210F0">
        <w:t>vol. 12, p. 358, 2011.</w:t>
      </w:r>
      <w:bookmarkEnd w:id="9"/>
    </w:p>
    <w:p w:rsidR="005210F0" w:rsidRPr="005210F0" w:rsidRDefault="005210F0" w:rsidP="005210F0">
      <w:pPr>
        <w:pStyle w:val="EndNoteBibliography"/>
        <w:ind w:left="360" w:hanging="360"/>
      </w:pPr>
      <w:bookmarkStart w:id="10" w:name="_ENREF_10"/>
      <w:r w:rsidRPr="005210F0">
        <w:t>[10]</w:t>
      </w:r>
      <w:r w:rsidRPr="005210F0">
        <w:tab/>
        <w:t xml:space="preserve">Rudolf Fruhwirth and Wolfgang Waltenberger, "Redescending M-estimators and Deterministic Annealing, with Applications to Robust Regression and Tail Index Estimation," </w:t>
      </w:r>
      <w:r w:rsidRPr="005210F0">
        <w:rPr>
          <w:i/>
        </w:rPr>
        <w:t xml:space="preserve">AUSTRIAN JOURNAL OF STATISTICS, </w:t>
      </w:r>
      <w:r w:rsidRPr="005210F0">
        <w:t>vol. 3 &amp; 4, pp. 301–317, 2008.</w:t>
      </w:r>
      <w:bookmarkEnd w:id="10"/>
    </w:p>
    <w:p w:rsidR="005210F0" w:rsidRPr="005210F0" w:rsidRDefault="005210F0" w:rsidP="005210F0">
      <w:pPr>
        <w:pStyle w:val="EndNoteBibliography"/>
        <w:ind w:left="360" w:hanging="360"/>
      </w:pPr>
      <w:bookmarkStart w:id="11" w:name="_ENREF_11"/>
      <w:r w:rsidRPr="005210F0">
        <w:t>[11]</w:t>
      </w:r>
      <w:r w:rsidRPr="005210F0">
        <w:tab/>
        <w:t xml:space="preserve">P. J. Huber, </w:t>
      </w:r>
      <w:r w:rsidRPr="005210F0">
        <w:rPr>
          <w:i/>
        </w:rPr>
        <w:t>Robust statistical procedures</w:t>
      </w:r>
      <w:r w:rsidRPr="005210F0">
        <w:t xml:space="preserve"> vol. 68: SIAM, 1996.</w:t>
      </w:r>
      <w:bookmarkEnd w:id="11"/>
    </w:p>
    <w:p w:rsidR="005210F0" w:rsidRPr="005210F0" w:rsidRDefault="005210F0" w:rsidP="005210F0">
      <w:pPr>
        <w:pStyle w:val="EndNoteBibliography"/>
        <w:ind w:left="360" w:hanging="360"/>
      </w:pPr>
      <w:bookmarkStart w:id="12" w:name="_ENREF_12"/>
      <w:r w:rsidRPr="005210F0">
        <w:t>[12]</w:t>
      </w:r>
      <w:r w:rsidRPr="005210F0">
        <w:tab/>
        <w:t xml:space="preserve">S. Z. Li, "Robustizing robust M-estimation using deterministic annealing," </w:t>
      </w:r>
      <w:r w:rsidRPr="005210F0">
        <w:rPr>
          <w:i/>
        </w:rPr>
        <w:t xml:space="preserve">Pattern Recognition, </w:t>
      </w:r>
      <w:r w:rsidRPr="005210F0">
        <w:t>vol. 29, pp. 159-166, 1996.</w:t>
      </w:r>
      <w:bookmarkEnd w:id="12"/>
    </w:p>
    <w:p w:rsidR="005210F0" w:rsidRPr="005210F0" w:rsidRDefault="005210F0" w:rsidP="005210F0">
      <w:pPr>
        <w:pStyle w:val="EndNoteBibliography"/>
        <w:ind w:left="360" w:hanging="360"/>
      </w:pPr>
      <w:bookmarkStart w:id="13" w:name="_ENREF_13"/>
      <w:r w:rsidRPr="005210F0">
        <w:t>[13]</w:t>
      </w:r>
      <w:r w:rsidRPr="005210F0">
        <w:tab/>
        <w:t xml:space="preserve">Ken Rose, Eitan Gurewitz, and Geoffrey Fox, "A deterministic annealing approach to clustering," </w:t>
      </w:r>
      <w:r w:rsidRPr="005210F0">
        <w:rPr>
          <w:i/>
        </w:rPr>
        <w:t xml:space="preserve">Pattern Recogn. Lett., </w:t>
      </w:r>
      <w:r w:rsidRPr="005210F0">
        <w:t>vol. 11, pp. 589--594, 1990.</w:t>
      </w:r>
      <w:bookmarkEnd w:id="13"/>
    </w:p>
    <w:p w:rsidR="005210F0" w:rsidRPr="005210F0" w:rsidRDefault="005210F0" w:rsidP="005210F0">
      <w:pPr>
        <w:pStyle w:val="EndNoteBibliography"/>
        <w:ind w:left="360" w:hanging="360"/>
      </w:pPr>
      <w:bookmarkStart w:id="14" w:name="_ENREF_14"/>
      <w:r w:rsidRPr="005210F0">
        <w:t>[14]</w:t>
      </w:r>
      <w:r w:rsidRPr="005210F0">
        <w:tab/>
        <w:t xml:space="preserve">Kenneth Rose, Eitan Gurewitz, and Geoffrey C Fox, "Statistical mechanics and phase transitions in clustering," </w:t>
      </w:r>
      <w:r w:rsidRPr="005210F0">
        <w:rPr>
          <w:i/>
        </w:rPr>
        <w:t xml:space="preserve">Phys. Rev. Lett., </w:t>
      </w:r>
      <w:r w:rsidRPr="005210F0">
        <w:t>vol. 65, pp. 945--948, Aug 1990.</w:t>
      </w:r>
      <w:bookmarkEnd w:id="14"/>
    </w:p>
    <w:p w:rsidR="005210F0" w:rsidRPr="005210F0" w:rsidRDefault="005210F0" w:rsidP="005210F0">
      <w:pPr>
        <w:pStyle w:val="EndNoteBibliography"/>
        <w:ind w:left="360" w:hanging="360"/>
      </w:pPr>
      <w:bookmarkStart w:id="15" w:name="_ENREF_15"/>
      <w:r w:rsidRPr="005210F0">
        <w:t>[15]</w:t>
      </w:r>
      <w:r w:rsidRPr="005210F0">
        <w:tab/>
        <w:t xml:space="preserve">Ken Rose, "Deterministic Annealing for Clustering, Compression, Classification, Regression, and Related Optimization Problems," </w:t>
      </w:r>
      <w:r w:rsidRPr="005210F0">
        <w:rPr>
          <w:i/>
        </w:rPr>
        <w:t xml:space="preserve">Proceedings of the IEEE, </w:t>
      </w:r>
      <w:r w:rsidRPr="005210F0">
        <w:t xml:space="preserve">vol. </w:t>
      </w:r>
      <w:r w:rsidRPr="005210F0">
        <w:rPr>
          <w:i/>
        </w:rPr>
        <w:t>86</w:t>
      </w:r>
      <w:r w:rsidRPr="005210F0">
        <w:t>, pp. 2210--2239, 1998.</w:t>
      </w:r>
      <w:bookmarkEnd w:id="15"/>
    </w:p>
    <w:p w:rsidR="005210F0" w:rsidRPr="005210F0" w:rsidRDefault="005210F0" w:rsidP="005210F0">
      <w:pPr>
        <w:pStyle w:val="EndNoteBibliography"/>
        <w:ind w:left="360" w:hanging="360"/>
      </w:pPr>
      <w:bookmarkStart w:id="16" w:name="_ENREF_16"/>
      <w:r w:rsidRPr="005210F0">
        <w:t>[16]</w:t>
      </w:r>
      <w:r w:rsidRPr="005210F0">
        <w:tab/>
        <w:t>Geoffrey C. Fox, "Large scale data analytics on clouds," presented at the Proceedings of the fourth international workshop on Cloud data management, Maui, Hawaii, USA, 2012.</w:t>
      </w:r>
      <w:bookmarkEnd w:id="16"/>
    </w:p>
    <w:p w:rsidR="005210F0" w:rsidRPr="005210F0" w:rsidRDefault="005210F0" w:rsidP="005210F0">
      <w:pPr>
        <w:pStyle w:val="EndNoteBibliography"/>
        <w:ind w:left="360" w:hanging="360"/>
      </w:pPr>
      <w:bookmarkStart w:id="17" w:name="_ENREF_17"/>
      <w:r w:rsidRPr="005210F0">
        <w:t>[17]</w:t>
      </w:r>
      <w:r w:rsidRPr="005210F0">
        <w:tab/>
        <w:t>Yang Ruan, Saliya Ekanayake, Mina Rho, Haixu Tang, Seung-Hee Bae, Judy Qiu</w:t>
      </w:r>
      <w:r w:rsidRPr="005210F0">
        <w:rPr>
          <w:i/>
        </w:rPr>
        <w:t>, et al.</w:t>
      </w:r>
      <w:r w:rsidRPr="005210F0">
        <w:t>, "DACIDR: Deterministic Annealed Clustering with Interpolative Dimension Reduction using Large Collection of 16S rRNA Sequences," presented at the ACM Conference on Bioinformatics, Computational Biology and Biomedicine (ACM BCB), Orlando, Florida, 2012.</w:t>
      </w:r>
      <w:bookmarkEnd w:id="17"/>
    </w:p>
    <w:p w:rsidR="005210F0" w:rsidRPr="005210F0" w:rsidRDefault="005210F0" w:rsidP="005210F0">
      <w:pPr>
        <w:pStyle w:val="EndNoteBibliography"/>
        <w:ind w:left="360" w:hanging="360"/>
      </w:pPr>
      <w:bookmarkStart w:id="18" w:name="_ENREF_18"/>
      <w:r w:rsidRPr="005210F0">
        <w:t>[18]</w:t>
      </w:r>
      <w:r w:rsidRPr="005210F0">
        <w:tab/>
        <w:t xml:space="preserve">Geoffrey C. Fox, "Deterministic annealing and robust scalable data mining for the data deluge," presented at the Proceedings of the 2nd </w:t>
      </w:r>
      <w:r w:rsidRPr="005210F0">
        <w:lastRenderedPageBreak/>
        <w:t>international workshop on Petascale data analytics: challenges and opportunities, Seattle, Washington, USA, 2011.</w:t>
      </w:r>
      <w:bookmarkEnd w:id="18"/>
    </w:p>
    <w:p w:rsidR="005210F0" w:rsidRPr="005210F0" w:rsidRDefault="005210F0" w:rsidP="005210F0">
      <w:pPr>
        <w:pStyle w:val="EndNoteBibliography"/>
        <w:ind w:left="360" w:hanging="360"/>
      </w:pPr>
      <w:bookmarkStart w:id="19" w:name="_ENREF_19"/>
      <w:r w:rsidRPr="005210F0">
        <w:t>[19]</w:t>
      </w:r>
      <w:r w:rsidRPr="005210F0">
        <w:tab/>
        <w:t xml:space="preserve">Geoffrey Fox, Seung-Hee Bae, Jaliya Ekanayake, Xiaohong Qiu, and H. Yuan, </w:t>
      </w:r>
      <w:r w:rsidRPr="005210F0">
        <w:rPr>
          <w:i/>
        </w:rPr>
        <w:t>Parallel Data Mining from Multicore to Cloudy Grids</w:t>
      </w:r>
      <w:r w:rsidRPr="005210F0">
        <w:t>: IOS Press, Amsterdam, 2009.</w:t>
      </w:r>
      <w:bookmarkEnd w:id="19"/>
    </w:p>
    <w:p w:rsidR="005210F0" w:rsidRPr="005210F0" w:rsidRDefault="005210F0" w:rsidP="005210F0">
      <w:pPr>
        <w:pStyle w:val="EndNoteBibliography"/>
        <w:ind w:left="360" w:hanging="360"/>
      </w:pPr>
      <w:bookmarkStart w:id="20" w:name="_ENREF_20"/>
      <w:r w:rsidRPr="005210F0">
        <w:t>[20]</w:t>
      </w:r>
      <w:r w:rsidRPr="005210F0">
        <w:tab/>
        <w:t xml:space="preserve">Geoffrey Fox, "Robust Scalable Visualized Clustering in Vector and non Vector Semimetric Spaces," </w:t>
      </w:r>
      <w:r w:rsidRPr="005210F0">
        <w:rPr>
          <w:i/>
        </w:rPr>
        <w:t xml:space="preserve">Parallel Processing Letters, </w:t>
      </w:r>
      <w:r w:rsidRPr="005210F0">
        <w:t>vol. To be published, May 17 2013.</w:t>
      </w:r>
      <w:bookmarkEnd w:id="20"/>
    </w:p>
    <w:p w:rsidR="005210F0" w:rsidRPr="005210F0" w:rsidRDefault="005210F0" w:rsidP="005210F0">
      <w:pPr>
        <w:pStyle w:val="EndNoteBibliography"/>
        <w:ind w:left="360" w:hanging="360"/>
      </w:pPr>
      <w:bookmarkStart w:id="21" w:name="_ENREF_21"/>
      <w:r w:rsidRPr="005210F0">
        <w:t>[21]</w:t>
      </w:r>
      <w:r w:rsidRPr="005210F0">
        <w:tab/>
        <w:t xml:space="preserve">T. Hofmann and J. M. Buhmann, "Pairwise Data Clustering by Deterministic Annealing," </w:t>
      </w:r>
      <w:r w:rsidRPr="005210F0">
        <w:rPr>
          <w:i/>
        </w:rPr>
        <w:t xml:space="preserve">IEEE Transactions on Pattern Analysis and Machine Intelligence, </w:t>
      </w:r>
      <w:r w:rsidRPr="005210F0">
        <w:t>vol. 19, pp. 1-14, 1997.</w:t>
      </w:r>
      <w:bookmarkEnd w:id="21"/>
    </w:p>
    <w:p w:rsidR="005210F0" w:rsidRPr="005210F0" w:rsidRDefault="005210F0" w:rsidP="005210F0">
      <w:pPr>
        <w:pStyle w:val="EndNoteBibliography"/>
        <w:ind w:left="360" w:hanging="360"/>
      </w:pPr>
      <w:bookmarkStart w:id="22" w:name="_ENREF_22"/>
      <w:r w:rsidRPr="005210F0">
        <w:t>[22]</w:t>
      </w:r>
      <w:r w:rsidRPr="005210F0">
        <w:tab/>
        <w:t>R. Frühwirth, W. Waltenberger, K. Prokofiev, T. Speer, P. Vanlaer, E. Chabanat</w:t>
      </w:r>
      <w:r w:rsidRPr="005210F0">
        <w:rPr>
          <w:i/>
        </w:rPr>
        <w:t>, et al.</w:t>
      </w:r>
      <w:r w:rsidRPr="005210F0">
        <w:t xml:space="preserve">, "New vertex reconstruction algorithms for CMS," </w:t>
      </w:r>
      <w:r w:rsidRPr="005210F0">
        <w:rPr>
          <w:i/>
        </w:rPr>
        <w:t xml:space="preserve">arXiv preprint physics/0306012, </w:t>
      </w:r>
      <w:r w:rsidRPr="005210F0">
        <w:t>2003.</w:t>
      </w:r>
      <w:bookmarkEnd w:id="22"/>
    </w:p>
    <w:p w:rsidR="005210F0" w:rsidRPr="005210F0" w:rsidRDefault="005210F0" w:rsidP="005210F0">
      <w:pPr>
        <w:pStyle w:val="EndNoteBibliography"/>
        <w:ind w:left="360" w:hanging="360"/>
      </w:pPr>
      <w:bookmarkStart w:id="23" w:name="_ENREF_23"/>
      <w:r w:rsidRPr="005210F0">
        <w:t>[23]</w:t>
      </w:r>
      <w:r w:rsidRPr="005210F0">
        <w:tab/>
        <w:t xml:space="preserve">A. Rangarajan, "Self-annealing and self-annihilation: unifying deterministic annealing and relaxation labeling," </w:t>
      </w:r>
      <w:r w:rsidRPr="005210F0">
        <w:rPr>
          <w:i/>
        </w:rPr>
        <w:t xml:space="preserve">Pattern Recognition, </w:t>
      </w:r>
      <w:r w:rsidRPr="005210F0">
        <w:t>vol. 33, pp. 635-649, 2000.</w:t>
      </w:r>
      <w:bookmarkEnd w:id="23"/>
    </w:p>
    <w:p w:rsidR="005210F0" w:rsidRPr="005210F0" w:rsidRDefault="005210F0" w:rsidP="005210F0">
      <w:pPr>
        <w:pStyle w:val="EndNoteBibliography"/>
        <w:ind w:left="360" w:hanging="360"/>
      </w:pPr>
      <w:bookmarkStart w:id="24" w:name="_ENREF_24"/>
      <w:r w:rsidRPr="005210F0">
        <w:t>[24]</w:t>
      </w:r>
      <w:r w:rsidRPr="005210F0">
        <w:tab/>
        <w:t>A. T. Nguyen, "Identification of Air Traffic Flow Segments via Incremental Deterministic Annealing Clustering," Ph.D., Electrical Engineering, University of Maryland, 2012.</w:t>
      </w:r>
      <w:bookmarkEnd w:id="24"/>
    </w:p>
    <w:p w:rsidR="005210F0" w:rsidRPr="005210F0" w:rsidRDefault="005210F0" w:rsidP="005210F0">
      <w:pPr>
        <w:pStyle w:val="EndNoteBibliography"/>
        <w:ind w:left="360" w:hanging="360"/>
      </w:pPr>
      <w:bookmarkStart w:id="25" w:name="_ENREF_25"/>
      <w:r w:rsidRPr="005210F0">
        <w:t>[25]</w:t>
      </w:r>
      <w:r w:rsidRPr="005210F0">
        <w:tab/>
        <w:t xml:space="preserve">G. YANG and S. SHI, "Parallel clustering algorithm by deterministic annealing [J]," </w:t>
      </w:r>
      <w:r w:rsidRPr="005210F0">
        <w:rPr>
          <w:i/>
        </w:rPr>
        <w:t xml:space="preserve">Journal of Tsinghua University (Science and Technology), </w:t>
      </w:r>
      <w:r w:rsidRPr="005210F0">
        <w:t>vol. 4, p. 011, 2003.</w:t>
      </w:r>
      <w:bookmarkEnd w:id="25"/>
    </w:p>
    <w:p w:rsidR="005210F0" w:rsidRPr="005210F0" w:rsidRDefault="005210F0" w:rsidP="005210F0">
      <w:pPr>
        <w:pStyle w:val="EndNoteBibliography"/>
        <w:ind w:left="360" w:hanging="360"/>
      </w:pPr>
      <w:bookmarkStart w:id="26" w:name="_ENREF_26"/>
      <w:r w:rsidRPr="005210F0">
        <w:t>[26]</w:t>
      </w:r>
      <w:r w:rsidRPr="005210F0">
        <w:tab/>
        <w:t xml:space="preserve">E. Kim, W. Wang, H. Li, and X. Huang, "A parallel annealing method for automatic color cervigram image segmentation," in </w:t>
      </w:r>
      <w:r w:rsidRPr="005210F0">
        <w:rPr>
          <w:i/>
        </w:rPr>
        <w:t>Medical Image Computing and Computer Assisted Intervention, MICCAI-GRID 2009 HPC Workshop</w:t>
      </w:r>
      <w:r w:rsidRPr="005210F0">
        <w:t>, 2009.</w:t>
      </w:r>
      <w:bookmarkEnd w:id="26"/>
    </w:p>
    <w:p w:rsidR="005210F0" w:rsidRPr="005210F0" w:rsidRDefault="005210F0" w:rsidP="005210F0">
      <w:pPr>
        <w:pStyle w:val="EndNoteBibliography"/>
        <w:ind w:left="360" w:hanging="360"/>
      </w:pPr>
      <w:bookmarkStart w:id="27" w:name="_ENREF_27"/>
      <w:r w:rsidRPr="005210F0">
        <w:t>[27]</w:t>
      </w:r>
      <w:r w:rsidRPr="005210F0">
        <w:tab/>
        <w:t xml:space="preserve">X.-L. Yang, Q. Song, and Y.-L. Wu, "A robust deterministic annealing algorithm for data clustering," </w:t>
      </w:r>
      <w:r w:rsidRPr="005210F0">
        <w:rPr>
          <w:i/>
        </w:rPr>
        <w:t xml:space="preserve">Data &amp; Knowledge Engineering, </w:t>
      </w:r>
      <w:r w:rsidRPr="005210F0">
        <w:t>vol. 62, pp. 84-100, 7// 2007.</w:t>
      </w:r>
      <w:bookmarkEnd w:id="27"/>
    </w:p>
    <w:p w:rsidR="005210F0" w:rsidRPr="005210F0" w:rsidRDefault="005210F0" w:rsidP="005210F0">
      <w:pPr>
        <w:pStyle w:val="EndNoteBibliography"/>
        <w:ind w:left="360" w:hanging="360"/>
      </w:pPr>
      <w:bookmarkStart w:id="28" w:name="_ENREF_28"/>
      <w:r w:rsidRPr="005210F0">
        <w:t>[28]</w:t>
      </w:r>
      <w:r w:rsidRPr="005210F0">
        <w:tab/>
        <w:t xml:space="preserve">L. Angelini, G. Nardulli, L. Nitti, M. Pellicoro, D. Perrino, and S. Stramaglia, "Deterministic annealing as a jet clustering algorithm in hadronic collisions," </w:t>
      </w:r>
      <w:r w:rsidRPr="005210F0">
        <w:rPr>
          <w:i/>
        </w:rPr>
        <w:t xml:space="preserve">Physics Letters B, </w:t>
      </w:r>
      <w:r w:rsidRPr="005210F0">
        <w:t>vol. 601, pp. 56-63, 2004.</w:t>
      </w:r>
      <w:bookmarkEnd w:id="28"/>
    </w:p>
    <w:p w:rsidR="005210F0" w:rsidRPr="005210F0" w:rsidRDefault="005210F0" w:rsidP="005210F0">
      <w:pPr>
        <w:pStyle w:val="EndNoteBibliography"/>
        <w:ind w:left="360" w:hanging="360"/>
      </w:pPr>
      <w:bookmarkStart w:id="29" w:name="_ENREF_29"/>
      <w:r w:rsidRPr="005210F0">
        <w:t>[29]</w:t>
      </w:r>
      <w:r w:rsidRPr="005210F0">
        <w:tab/>
        <w:t xml:space="preserve">X. Yang, A. Cao, and Q. Song, "A new cluster validity for data clustering," </w:t>
      </w:r>
      <w:r w:rsidRPr="005210F0">
        <w:rPr>
          <w:i/>
        </w:rPr>
        <w:t xml:space="preserve">Neural processing letters, </w:t>
      </w:r>
      <w:r w:rsidRPr="005210F0">
        <w:t>vol. 23, pp. 325-344, 2006.</w:t>
      </w:r>
      <w:bookmarkEnd w:id="29"/>
    </w:p>
    <w:p w:rsidR="005210F0" w:rsidRPr="005210F0" w:rsidRDefault="005210F0" w:rsidP="005210F0">
      <w:pPr>
        <w:pStyle w:val="EndNoteBibliography"/>
        <w:ind w:left="360" w:hanging="360"/>
      </w:pPr>
      <w:bookmarkStart w:id="30" w:name="_ENREF_30"/>
      <w:r w:rsidRPr="005210F0">
        <w:t>[30]</w:t>
      </w:r>
      <w:r w:rsidRPr="005210F0">
        <w:tab/>
        <w:t xml:space="preserve">F. Rossi and N. Villa-Vialaneix, "Optimizing an organized modularity measure for topographic graph clustering: a deterministic annealing approach," </w:t>
      </w:r>
      <w:r w:rsidRPr="005210F0">
        <w:rPr>
          <w:i/>
        </w:rPr>
        <w:t xml:space="preserve">Neurocomputing, </w:t>
      </w:r>
      <w:r w:rsidRPr="005210F0">
        <w:t>vol. 73, pp. 1142-1163, 2010.</w:t>
      </w:r>
      <w:bookmarkEnd w:id="30"/>
    </w:p>
    <w:p w:rsidR="005210F0" w:rsidRPr="005210F0" w:rsidRDefault="005210F0" w:rsidP="005210F0">
      <w:pPr>
        <w:pStyle w:val="EndNoteBibliography"/>
        <w:ind w:left="360" w:hanging="360"/>
      </w:pPr>
      <w:bookmarkStart w:id="31" w:name="_ENREF_31"/>
      <w:r w:rsidRPr="005210F0">
        <w:t>[31]</w:t>
      </w:r>
      <w:r w:rsidRPr="005210F0">
        <w:tab/>
        <w:t xml:space="preserve">S. Zhong and J. Ghosh, "A comparative study of generative models for document clustering," in </w:t>
      </w:r>
      <w:r w:rsidRPr="005210F0">
        <w:rPr>
          <w:i/>
        </w:rPr>
        <w:t>Proceedings of the workshop on Clustering High Dimensional Data and Its Applications in SIAM Data Mining Conference</w:t>
      </w:r>
      <w:r w:rsidRPr="005210F0">
        <w:t>, 2003.</w:t>
      </w:r>
      <w:bookmarkEnd w:id="31"/>
    </w:p>
    <w:p w:rsidR="005210F0" w:rsidRPr="005210F0" w:rsidRDefault="005210F0" w:rsidP="005210F0">
      <w:pPr>
        <w:pStyle w:val="EndNoteBibliography"/>
        <w:ind w:left="360" w:hanging="360"/>
      </w:pPr>
      <w:bookmarkStart w:id="32" w:name="_ENREF_32"/>
      <w:r w:rsidRPr="005210F0">
        <w:t>[32]</w:t>
      </w:r>
      <w:r w:rsidRPr="005210F0">
        <w:tab/>
        <w:t>J.Ekanayake, H.Li, B.Zhang, T.Gunarathne, S.Bae, J.Qiu</w:t>
      </w:r>
      <w:r w:rsidRPr="005210F0">
        <w:rPr>
          <w:i/>
        </w:rPr>
        <w:t>, et al.</w:t>
      </w:r>
      <w:r w:rsidRPr="005210F0">
        <w:t>, "Twister: A Runtime for iterative MapReduce," presented at the Proceedings of the First International Workshop on MapReduce and its Applications of ACM HPDC 2010 conference June 20-25, 2010, Chicago,  Illinois, 2010.</w:t>
      </w:r>
      <w:bookmarkEnd w:id="32"/>
    </w:p>
    <w:p w:rsidR="005210F0" w:rsidRPr="005210F0" w:rsidRDefault="005210F0" w:rsidP="005210F0">
      <w:pPr>
        <w:pStyle w:val="EndNoteBibliography"/>
        <w:ind w:left="360" w:hanging="360"/>
      </w:pPr>
      <w:bookmarkStart w:id="33" w:name="_ENREF_33"/>
      <w:r w:rsidRPr="005210F0">
        <w:t>[33]</w:t>
      </w:r>
      <w:r w:rsidRPr="005210F0">
        <w:tab/>
        <w:t>Thilina Gunarathne, Bingjing Zhang, Tak-Lon Wu, and Judy Qiu, "Scalable Parallel Computing on Clouds Using Twister4Azure Iterative MapReduce "</w:t>
      </w:r>
      <w:r w:rsidRPr="005210F0">
        <w:rPr>
          <w:i/>
        </w:rPr>
        <w:t xml:space="preserve"> Future Generation Computer Systems </w:t>
      </w:r>
      <w:r w:rsidRPr="005210F0">
        <w:t>vol. 29, pp. 1035-1048, 2013.</w:t>
      </w:r>
      <w:bookmarkEnd w:id="33"/>
    </w:p>
    <w:p w:rsidR="005210F0" w:rsidRPr="005210F0" w:rsidRDefault="005210F0" w:rsidP="005210F0">
      <w:pPr>
        <w:pStyle w:val="EndNoteBibliography"/>
        <w:ind w:left="360" w:hanging="360"/>
      </w:pPr>
      <w:bookmarkStart w:id="34" w:name="_ENREF_34"/>
      <w:r w:rsidRPr="005210F0">
        <w:t>[34]</w:t>
      </w:r>
      <w:r w:rsidRPr="005210F0">
        <w:tab/>
        <w:t xml:space="preserve">Chris Fraley and Adrian E. Raftery, "Enhanced Model-Based Clustering, Density Estimation, and Discriminant Analysis Software: MCLUST," </w:t>
      </w:r>
      <w:r w:rsidRPr="005210F0">
        <w:rPr>
          <w:i/>
        </w:rPr>
        <w:t xml:space="preserve">Journal of Classiﬁcation, </w:t>
      </w:r>
      <w:r w:rsidRPr="005210F0">
        <w:t>vol. 20, pp. 263-286, 2003.</w:t>
      </w:r>
      <w:bookmarkEnd w:id="34"/>
    </w:p>
    <w:p w:rsidR="005210F0" w:rsidRPr="005210F0" w:rsidRDefault="005210F0" w:rsidP="005210F0">
      <w:pPr>
        <w:pStyle w:val="EndNoteBibliography"/>
        <w:ind w:left="360" w:hanging="360"/>
      </w:pPr>
      <w:bookmarkStart w:id="35" w:name="_ENREF_35"/>
      <w:r w:rsidRPr="005210F0">
        <w:t>[35]</w:t>
      </w:r>
      <w:r w:rsidRPr="005210F0">
        <w:tab/>
        <w:t xml:space="preserve">Open Systems Lab Indiana University Bloomington. (2008). </w:t>
      </w:r>
      <w:r w:rsidRPr="005210F0">
        <w:rPr>
          <w:i/>
        </w:rPr>
        <w:t>MPI.NET Message Passing for C#</w:t>
      </w:r>
      <w:r w:rsidRPr="005210F0">
        <w:t xml:space="preserve">. Available: </w:t>
      </w:r>
      <w:hyperlink r:id="rId17" w:history="1">
        <w:r w:rsidRPr="005210F0">
          <w:rPr>
            <w:rStyle w:val="Hyperlink"/>
          </w:rPr>
          <w:t>http://osl.iu.edu/research/mpi.net/</w:t>
        </w:r>
        <w:bookmarkEnd w:id="35"/>
      </w:hyperlink>
    </w:p>
    <w:p w:rsidR="005210F0" w:rsidRPr="005210F0" w:rsidRDefault="005210F0" w:rsidP="005210F0">
      <w:pPr>
        <w:pStyle w:val="EndNoteBibliography"/>
        <w:ind w:left="360" w:hanging="360"/>
      </w:pPr>
      <w:bookmarkStart w:id="36" w:name="_ENREF_36"/>
      <w:r w:rsidRPr="005210F0">
        <w:t>[36]</w:t>
      </w:r>
      <w:r w:rsidRPr="005210F0">
        <w:tab/>
        <w:t xml:space="preserve">Judy Qiu and Seung-Hee Bae, "Performance of Windows Multicore Systems on Threading and MPI " </w:t>
      </w:r>
      <w:r w:rsidRPr="005210F0">
        <w:rPr>
          <w:i/>
        </w:rPr>
        <w:t xml:space="preserve">Concurrency and Computation: Practice and Experience, </w:t>
      </w:r>
      <w:r w:rsidRPr="005210F0">
        <w:t>vol. Special Issue for FGMMS Frontiers of GPU, Multi- and Many-Core Systems 2010, 2011.</w:t>
      </w:r>
      <w:bookmarkEnd w:id="36"/>
    </w:p>
    <w:p w:rsidR="005210F0" w:rsidRPr="005210F0" w:rsidRDefault="005210F0" w:rsidP="005210F0">
      <w:pPr>
        <w:pStyle w:val="EndNoteBibliography"/>
        <w:ind w:left="360" w:hanging="360"/>
      </w:pPr>
      <w:bookmarkStart w:id="37" w:name="_ENREF_37"/>
      <w:r w:rsidRPr="005210F0">
        <w:t>[37]</w:t>
      </w:r>
      <w:r w:rsidRPr="005210F0">
        <w:tab/>
        <w:t>Geoffrey Fox , D. R. Mani, and Saumyadipta Pyne. (2013, June 22).</w:t>
      </w:r>
      <w:r w:rsidRPr="005210F0">
        <w:rPr>
          <w:i/>
        </w:rPr>
        <w:t xml:space="preserve"> Detailed Results of Evaluation of DAVS(c) Deterministic Annealing Clustering and its Application to LC-MS Data Analysis </w:t>
      </w:r>
      <w:r w:rsidRPr="005210F0">
        <w:t xml:space="preserve">Available: </w:t>
      </w:r>
      <w:hyperlink r:id="rId18" w:history="1">
        <w:r w:rsidRPr="005210F0">
          <w:rPr>
            <w:rStyle w:val="Hyperlink"/>
          </w:rPr>
          <w:t>http://grids.ucs.indiana.edu/ptliupages/publications/DAVS2.pdf</w:t>
        </w:r>
        <w:bookmarkEnd w:id="37"/>
      </w:hyperlink>
    </w:p>
    <w:p w:rsidR="005210F0" w:rsidRPr="005210F0" w:rsidRDefault="005210F0" w:rsidP="005210F0">
      <w:pPr>
        <w:pStyle w:val="EndNoteBibliography"/>
        <w:ind w:left="360" w:hanging="360"/>
      </w:pPr>
      <w:bookmarkStart w:id="38" w:name="_ENREF_38"/>
      <w:r w:rsidRPr="005210F0">
        <w:t>[38]</w:t>
      </w:r>
      <w:r w:rsidRPr="005210F0">
        <w:tab/>
        <w:t xml:space="preserve">G. Fung. (2001). </w:t>
      </w:r>
      <w:r w:rsidRPr="005210F0">
        <w:rPr>
          <w:i/>
        </w:rPr>
        <w:t>A comprehensive overview of basic clustering algorithms</w:t>
      </w:r>
      <w:r w:rsidRPr="005210F0">
        <w:t xml:space="preserve">. Available: </w:t>
      </w:r>
      <w:hyperlink r:id="rId19" w:history="1">
        <w:r w:rsidRPr="005210F0">
          <w:rPr>
            <w:rStyle w:val="Hyperlink"/>
          </w:rPr>
          <w:t>http://www.cs.wisc.edu/~gfung/clustering.ps.gz</w:t>
        </w:r>
        <w:bookmarkEnd w:id="38"/>
      </w:hyperlink>
    </w:p>
    <w:p w:rsidR="005210F0" w:rsidRPr="005210F0" w:rsidRDefault="005210F0" w:rsidP="005210F0">
      <w:pPr>
        <w:pStyle w:val="EndNoteBibliography"/>
        <w:ind w:left="360" w:hanging="360"/>
      </w:pPr>
      <w:bookmarkStart w:id="39" w:name="_ENREF_39"/>
      <w:r w:rsidRPr="005210F0">
        <w:t>[39]</w:t>
      </w:r>
      <w:r w:rsidRPr="005210F0">
        <w:tab/>
        <w:t xml:space="preserve">(2012, August 22). </w:t>
      </w:r>
      <w:r w:rsidRPr="005210F0">
        <w:rPr>
          <w:i/>
        </w:rPr>
        <w:t>Analysis of SALSA Research Group Software</w:t>
      </w:r>
      <w:r w:rsidRPr="005210F0">
        <w:t xml:space="preserve">. Available: </w:t>
      </w:r>
      <w:hyperlink r:id="rId20" w:history="1">
        <w:r w:rsidRPr="005210F0">
          <w:rPr>
            <w:rStyle w:val="Hyperlink"/>
          </w:rPr>
          <w:t>http://beaver.ads.iu.edu:9000/</w:t>
        </w:r>
        <w:bookmarkEnd w:id="39"/>
      </w:hyperlink>
    </w:p>
    <w:p w:rsidR="0036676C" w:rsidRDefault="001B639A" w:rsidP="00247BC5">
      <w:pPr>
        <w:ind w:firstLine="0"/>
        <w:rPr>
          <w:lang w:eastAsia="ja-JP"/>
        </w:rPr>
      </w:pPr>
      <w:r>
        <w:rPr>
          <w:lang w:eastAsia="ja-JP"/>
        </w:rPr>
        <w:fldChar w:fldCharType="end"/>
      </w:r>
    </w:p>
    <w:sectPr w:rsidR="0036676C" w:rsidSect="0036676C">
      <w:type w:val="continuous"/>
      <w:pgSz w:w="12240" w:h="15840" w:code="1"/>
      <w:pgMar w:top="1440" w:right="1080" w:bottom="1440" w:left="1080"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3DFB" w:rsidRDefault="00833DFB" w:rsidP="001B639A">
      <w:pPr>
        <w:spacing w:line="240" w:lineRule="auto"/>
      </w:pPr>
      <w:r>
        <w:separator/>
      </w:r>
    </w:p>
  </w:endnote>
  <w:endnote w:type="continuationSeparator" w:id="0">
    <w:p w:rsidR="00833DFB" w:rsidRDefault="00833DFB" w:rsidP="001B63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3DFB" w:rsidRDefault="00833DFB" w:rsidP="001B639A">
      <w:pPr>
        <w:spacing w:line="240" w:lineRule="auto"/>
      </w:pPr>
      <w:r>
        <w:separator/>
      </w:r>
    </w:p>
  </w:footnote>
  <w:footnote w:type="continuationSeparator" w:id="0">
    <w:p w:rsidR="00833DFB" w:rsidRDefault="00833DFB" w:rsidP="001B639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9823952"/>
    <w:lvl w:ilvl="0">
      <w:start w:val="1"/>
      <w:numFmt w:val="decimal"/>
      <w:lvlText w:val="%1."/>
      <w:lvlJc w:val="left"/>
      <w:pPr>
        <w:tabs>
          <w:tab w:val="num" w:pos="1800"/>
        </w:tabs>
        <w:ind w:left="1800" w:hanging="360"/>
      </w:pPr>
    </w:lvl>
  </w:abstractNum>
  <w:abstractNum w:abstractNumId="1">
    <w:nsid w:val="FFFFFF7D"/>
    <w:multiLevelType w:val="singleLevel"/>
    <w:tmpl w:val="C8A05BF6"/>
    <w:lvl w:ilvl="0">
      <w:start w:val="1"/>
      <w:numFmt w:val="decimal"/>
      <w:lvlText w:val="%1."/>
      <w:lvlJc w:val="left"/>
      <w:pPr>
        <w:tabs>
          <w:tab w:val="num" w:pos="1440"/>
        </w:tabs>
        <w:ind w:left="1440" w:hanging="360"/>
      </w:pPr>
    </w:lvl>
  </w:abstractNum>
  <w:abstractNum w:abstractNumId="2">
    <w:nsid w:val="FFFFFF7E"/>
    <w:multiLevelType w:val="singleLevel"/>
    <w:tmpl w:val="75E41B2A"/>
    <w:lvl w:ilvl="0">
      <w:start w:val="1"/>
      <w:numFmt w:val="decimal"/>
      <w:lvlText w:val="%1."/>
      <w:lvlJc w:val="left"/>
      <w:pPr>
        <w:tabs>
          <w:tab w:val="num" w:pos="1080"/>
        </w:tabs>
        <w:ind w:left="1080" w:hanging="360"/>
      </w:pPr>
    </w:lvl>
  </w:abstractNum>
  <w:abstractNum w:abstractNumId="3">
    <w:nsid w:val="FFFFFF7F"/>
    <w:multiLevelType w:val="singleLevel"/>
    <w:tmpl w:val="655ABE76"/>
    <w:lvl w:ilvl="0">
      <w:start w:val="1"/>
      <w:numFmt w:val="decimal"/>
      <w:lvlText w:val="%1."/>
      <w:lvlJc w:val="left"/>
      <w:pPr>
        <w:tabs>
          <w:tab w:val="num" w:pos="720"/>
        </w:tabs>
        <w:ind w:left="720" w:hanging="360"/>
      </w:pPr>
    </w:lvl>
  </w:abstractNum>
  <w:abstractNum w:abstractNumId="4">
    <w:nsid w:val="FFFFFF80"/>
    <w:multiLevelType w:val="singleLevel"/>
    <w:tmpl w:val="0630A86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29FC15D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5BE45E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C8478D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5A6EC22"/>
    <w:lvl w:ilvl="0">
      <w:start w:val="1"/>
      <w:numFmt w:val="decimal"/>
      <w:lvlText w:val="%1."/>
      <w:lvlJc w:val="left"/>
      <w:pPr>
        <w:tabs>
          <w:tab w:val="num" w:pos="360"/>
        </w:tabs>
        <w:ind w:left="360" w:hanging="360"/>
      </w:pPr>
    </w:lvl>
  </w:abstractNum>
  <w:abstractNum w:abstractNumId="9">
    <w:nsid w:val="FFFFFF89"/>
    <w:multiLevelType w:val="singleLevel"/>
    <w:tmpl w:val="51CA37D8"/>
    <w:lvl w:ilvl="0">
      <w:start w:val="1"/>
      <w:numFmt w:val="bullet"/>
      <w:lvlText w:val=""/>
      <w:lvlJc w:val="left"/>
      <w:pPr>
        <w:tabs>
          <w:tab w:val="num" w:pos="360"/>
        </w:tabs>
        <w:ind w:left="360" w:hanging="360"/>
      </w:pPr>
      <w:rPr>
        <w:rFonts w:ascii="Symbol" w:hAnsi="Symbol" w:hint="default"/>
      </w:rPr>
    </w:lvl>
  </w:abstractNum>
  <w:abstractNum w:abstractNumId="10">
    <w:nsid w:val="1EE74CFC"/>
    <w:multiLevelType w:val="hybridMultilevel"/>
    <w:tmpl w:val="72B04208"/>
    <w:lvl w:ilvl="0" w:tplc="5FF49674">
      <w:start w:val="3"/>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DFF7F83"/>
    <w:multiLevelType w:val="hybridMultilevel"/>
    <w:tmpl w:val="39723884"/>
    <w:lvl w:ilvl="0" w:tplc="C92C3570">
      <w:start w:val="1"/>
      <w:numFmt w:val="decimal"/>
      <w:lvlText w:val="[%1]"/>
      <w:lvlJc w:val="left"/>
      <w:pPr>
        <w:ind w:left="45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0EE139D"/>
    <w:multiLevelType w:val="hybridMultilevel"/>
    <w:tmpl w:val="0DE42A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6C402C58"/>
    <w:multiLevelType w:val="hybridMultilevel"/>
    <w:tmpl w:val="85AC89E0"/>
    <w:lvl w:ilvl="0" w:tplc="B8644D1A">
      <w:start w:val="1"/>
      <w:numFmt w:val="decimal"/>
      <w:pStyle w:val="figurecaption"/>
      <w:lvlText w:val="Figure %1. "/>
      <w:lvlJc w:val="left"/>
      <w:pPr>
        <w:tabs>
          <w:tab w:val="num" w:pos="1170"/>
        </w:tabs>
      </w:pPr>
      <w:rPr>
        <w:rFonts w:ascii="Times New Roman" w:hAnsi="Times New Roman" w:cs="Times New Roman"/>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nsid w:val="7C9B2756"/>
    <w:multiLevelType w:val="hybridMultilevel"/>
    <w:tmpl w:val="76725F4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9"/>
  </w:num>
  <w:num w:numId="3">
    <w:abstractNumId w:val="12"/>
  </w:num>
  <w:num w:numId="4">
    <w:abstractNumId w:val="15"/>
  </w:num>
  <w:num w:numId="5">
    <w:abstractNumId w:val="15"/>
  </w:num>
  <w:num w:numId="6">
    <w:abstractNumId w:val="15"/>
  </w:num>
  <w:num w:numId="7">
    <w:abstractNumId w:val="15"/>
  </w:num>
  <w:num w:numId="8">
    <w:abstractNumId w:val="18"/>
  </w:num>
  <w:num w:numId="9">
    <w:abstractNumId w:val="20"/>
  </w:num>
  <w:num w:numId="10">
    <w:abstractNumId w:val="14"/>
  </w:num>
  <w:num w:numId="11">
    <w:abstractNumId w:val="11"/>
  </w:num>
  <w:num w:numId="12">
    <w:abstractNumId w:val="17"/>
  </w:num>
  <w:num w:numId="13">
    <w:abstractNumId w:val="10"/>
  </w:num>
  <w:num w:numId="14">
    <w:abstractNumId w:val="16"/>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2"/>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526&lt;/item&gt;&lt;item&gt;2635&lt;/item&gt;&lt;item&gt;2697&lt;/item&gt;&lt;item&gt;2698&lt;/item&gt;&lt;item&gt;2857&lt;/item&gt;&lt;item&gt;2956&lt;/item&gt;&lt;item&gt;3507&lt;/item&gt;&lt;item&gt;3977&lt;/item&gt;&lt;item&gt;4383&lt;/item&gt;&lt;item&gt;4567&lt;/item&gt;&lt;item&gt;4583&lt;/item&gt;&lt;item&gt;4681&lt;/item&gt;&lt;item&gt;4692&lt;/item&gt;&lt;item&gt;4693&lt;/item&gt;&lt;item&gt;4856&lt;/item&gt;&lt;item&gt;4940&lt;/item&gt;&lt;item&gt;6257&lt;/item&gt;&lt;item&gt;6258&lt;/item&gt;&lt;item&gt;6259&lt;/item&gt;&lt;item&gt;6260&lt;/item&gt;&lt;item&gt;6261&lt;/item&gt;&lt;item&gt;6262&lt;/item&gt;&lt;item&gt;6263&lt;/item&gt;&lt;item&gt;6264&lt;/item&gt;&lt;item&gt;6265&lt;/item&gt;&lt;item&gt;6266&lt;/item&gt;&lt;item&gt;6267&lt;/item&gt;&lt;item&gt;6268&lt;/item&gt;&lt;item&gt;6269&lt;/item&gt;&lt;item&gt;6270&lt;/item&gt;&lt;item&gt;6271&lt;/item&gt;&lt;item&gt;6272&lt;/item&gt;&lt;item&gt;6273&lt;/item&gt;&lt;item&gt;6274&lt;/item&gt;&lt;item&gt;6275&lt;/item&gt;&lt;item&gt;6276&lt;/item&gt;&lt;item&gt;6277&lt;/item&gt;&lt;item&gt;6278&lt;/item&gt;&lt;item&gt;6279&lt;/item&gt;&lt;item&gt;6280&lt;/item&gt;&lt;/record-ids&gt;&lt;/item&gt;&lt;/Libraries&gt;"/>
  </w:docVars>
  <w:rsids>
    <w:rsidRoot w:val="009303D9"/>
    <w:rsid w:val="00001568"/>
    <w:rsid w:val="00037477"/>
    <w:rsid w:val="00046484"/>
    <w:rsid w:val="000649BB"/>
    <w:rsid w:val="00067A08"/>
    <w:rsid w:val="00085B4B"/>
    <w:rsid w:val="00095C15"/>
    <w:rsid w:val="00097516"/>
    <w:rsid w:val="000A0401"/>
    <w:rsid w:val="000A121C"/>
    <w:rsid w:val="000A1786"/>
    <w:rsid w:val="000B734E"/>
    <w:rsid w:val="000F55CD"/>
    <w:rsid w:val="00100B2A"/>
    <w:rsid w:val="0011307D"/>
    <w:rsid w:val="00116CA3"/>
    <w:rsid w:val="00144CC3"/>
    <w:rsid w:val="00156F8B"/>
    <w:rsid w:val="00160F39"/>
    <w:rsid w:val="0019223B"/>
    <w:rsid w:val="00197C42"/>
    <w:rsid w:val="001A352E"/>
    <w:rsid w:val="001B3776"/>
    <w:rsid w:val="001B52A7"/>
    <w:rsid w:val="001B639A"/>
    <w:rsid w:val="001D134D"/>
    <w:rsid w:val="001D6275"/>
    <w:rsid w:val="001E510C"/>
    <w:rsid w:val="00222A9E"/>
    <w:rsid w:val="002254A9"/>
    <w:rsid w:val="0022554D"/>
    <w:rsid w:val="002332EB"/>
    <w:rsid w:val="00242949"/>
    <w:rsid w:val="00247BC5"/>
    <w:rsid w:val="0026029F"/>
    <w:rsid w:val="00265408"/>
    <w:rsid w:val="00280007"/>
    <w:rsid w:val="002D0829"/>
    <w:rsid w:val="002E4AB2"/>
    <w:rsid w:val="002F26AD"/>
    <w:rsid w:val="00313DDE"/>
    <w:rsid w:val="00331398"/>
    <w:rsid w:val="00335519"/>
    <w:rsid w:val="00336B90"/>
    <w:rsid w:val="00364F28"/>
    <w:rsid w:val="0036640B"/>
    <w:rsid w:val="0036676C"/>
    <w:rsid w:val="003800E0"/>
    <w:rsid w:val="003850A4"/>
    <w:rsid w:val="00391A50"/>
    <w:rsid w:val="00395A63"/>
    <w:rsid w:val="003A3C25"/>
    <w:rsid w:val="003E1779"/>
    <w:rsid w:val="003F34D5"/>
    <w:rsid w:val="00411FE1"/>
    <w:rsid w:val="00421476"/>
    <w:rsid w:val="00421AF6"/>
    <w:rsid w:val="0043656C"/>
    <w:rsid w:val="00441A9C"/>
    <w:rsid w:val="00451696"/>
    <w:rsid w:val="00451958"/>
    <w:rsid w:val="00474D6F"/>
    <w:rsid w:val="004806B4"/>
    <w:rsid w:val="0049587A"/>
    <w:rsid w:val="00512A78"/>
    <w:rsid w:val="00517CA0"/>
    <w:rsid w:val="005210F0"/>
    <w:rsid w:val="0053393C"/>
    <w:rsid w:val="005430D3"/>
    <w:rsid w:val="00560377"/>
    <w:rsid w:val="00587283"/>
    <w:rsid w:val="005A2C53"/>
    <w:rsid w:val="005A74AF"/>
    <w:rsid w:val="005B00F5"/>
    <w:rsid w:val="005B520E"/>
    <w:rsid w:val="005D6E6E"/>
    <w:rsid w:val="005D7EE7"/>
    <w:rsid w:val="005F7E78"/>
    <w:rsid w:val="006011C1"/>
    <w:rsid w:val="00606FEF"/>
    <w:rsid w:val="00643478"/>
    <w:rsid w:val="006504F8"/>
    <w:rsid w:val="00696196"/>
    <w:rsid w:val="0069761C"/>
    <w:rsid w:val="006A7F7A"/>
    <w:rsid w:val="006B3CA9"/>
    <w:rsid w:val="006B5E76"/>
    <w:rsid w:val="006C1C36"/>
    <w:rsid w:val="006E0B34"/>
    <w:rsid w:val="006E410A"/>
    <w:rsid w:val="006F4C2D"/>
    <w:rsid w:val="0070128D"/>
    <w:rsid w:val="00732DC7"/>
    <w:rsid w:val="00740835"/>
    <w:rsid w:val="00743591"/>
    <w:rsid w:val="0074752D"/>
    <w:rsid w:val="00754CEA"/>
    <w:rsid w:val="0077631C"/>
    <w:rsid w:val="007763BA"/>
    <w:rsid w:val="007C2FF2"/>
    <w:rsid w:val="007C730D"/>
    <w:rsid w:val="007E4ECB"/>
    <w:rsid w:val="007F22FF"/>
    <w:rsid w:val="008011C0"/>
    <w:rsid w:val="00807351"/>
    <w:rsid w:val="00807B49"/>
    <w:rsid w:val="00825A76"/>
    <w:rsid w:val="00833AC6"/>
    <w:rsid w:val="00833DFB"/>
    <w:rsid w:val="008451A9"/>
    <w:rsid w:val="0084761E"/>
    <w:rsid w:val="0085107B"/>
    <w:rsid w:val="00854888"/>
    <w:rsid w:val="00881FB1"/>
    <w:rsid w:val="008901EA"/>
    <w:rsid w:val="008C1A5F"/>
    <w:rsid w:val="008C314D"/>
    <w:rsid w:val="008D25D5"/>
    <w:rsid w:val="008E1325"/>
    <w:rsid w:val="008E792D"/>
    <w:rsid w:val="0091539F"/>
    <w:rsid w:val="00925709"/>
    <w:rsid w:val="009303D9"/>
    <w:rsid w:val="00941A41"/>
    <w:rsid w:val="0096261A"/>
    <w:rsid w:val="009630AA"/>
    <w:rsid w:val="00965C85"/>
    <w:rsid w:val="009B068B"/>
    <w:rsid w:val="009C12C0"/>
    <w:rsid w:val="009D79D8"/>
    <w:rsid w:val="009E074E"/>
    <w:rsid w:val="00A13F1C"/>
    <w:rsid w:val="00A45ADE"/>
    <w:rsid w:val="00A53F2F"/>
    <w:rsid w:val="00A5579D"/>
    <w:rsid w:val="00AC04FF"/>
    <w:rsid w:val="00AC4284"/>
    <w:rsid w:val="00AD46AE"/>
    <w:rsid w:val="00AD4D4D"/>
    <w:rsid w:val="00B02873"/>
    <w:rsid w:val="00B06AD7"/>
    <w:rsid w:val="00B11A60"/>
    <w:rsid w:val="00B133CB"/>
    <w:rsid w:val="00B30EE7"/>
    <w:rsid w:val="00B37A23"/>
    <w:rsid w:val="00B732CE"/>
    <w:rsid w:val="00B802FF"/>
    <w:rsid w:val="00B85CE5"/>
    <w:rsid w:val="00B86F43"/>
    <w:rsid w:val="00BD0532"/>
    <w:rsid w:val="00BD5817"/>
    <w:rsid w:val="00BF2847"/>
    <w:rsid w:val="00BF6D34"/>
    <w:rsid w:val="00C40BEB"/>
    <w:rsid w:val="00C50507"/>
    <w:rsid w:val="00C669D1"/>
    <w:rsid w:val="00C77F7A"/>
    <w:rsid w:val="00CB40CD"/>
    <w:rsid w:val="00CC4AD2"/>
    <w:rsid w:val="00CF202B"/>
    <w:rsid w:val="00CF289C"/>
    <w:rsid w:val="00D125D9"/>
    <w:rsid w:val="00D14B82"/>
    <w:rsid w:val="00D21D36"/>
    <w:rsid w:val="00D247CB"/>
    <w:rsid w:val="00D54ACB"/>
    <w:rsid w:val="00D67CF8"/>
    <w:rsid w:val="00D81333"/>
    <w:rsid w:val="00D82E1C"/>
    <w:rsid w:val="00DA3120"/>
    <w:rsid w:val="00DA3F2B"/>
    <w:rsid w:val="00DD2D99"/>
    <w:rsid w:val="00DF738A"/>
    <w:rsid w:val="00E423CA"/>
    <w:rsid w:val="00E5368B"/>
    <w:rsid w:val="00E56485"/>
    <w:rsid w:val="00E60C7C"/>
    <w:rsid w:val="00E61324"/>
    <w:rsid w:val="00E73081"/>
    <w:rsid w:val="00E77B53"/>
    <w:rsid w:val="00E83787"/>
    <w:rsid w:val="00E93D52"/>
    <w:rsid w:val="00E944B9"/>
    <w:rsid w:val="00E95037"/>
    <w:rsid w:val="00EA4DB4"/>
    <w:rsid w:val="00EC3616"/>
    <w:rsid w:val="00EC4F2B"/>
    <w:rsid w:val="00EF3B11"/>
    <w:rsid w:val="00EF5C29"/>
    <w:rsid w:val="00F14BC8"/>
    <w:rsid w:val="00F21009"/>
    <w:rsid w:val="00F2683B"/>
    <w:rsid w:val="00F37DB2"/>
    <w:rsid w:val="00F41583"/>
    <w:rsid w:val="00F41D06"/>
    <w:rsid w:val="00F43004"/>
    <w:rsid w:val="00F43378"/>
    <w:rsid w:val="00F63C9F"/>
    <w:rsid w:val="00F641FE"/>
    <w:rsid w:val="00FA212F"/>
    <w:rsid w:val="00FA3845"/>
    <w:rsid w:val="00FC1126"/>
    <w:rsid w:val="00FE3F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98"/>
    <o:shapelayout v:ext="edit">
      <o:idmap v:ext="edit" data="1"/>
    </o:shapelayout>
  </w:shapeDefaults>
  <w:decimalSymbol w:val="."/>
  <w:listSeparator w:val=","/>
  <w15:chartTrackingRefBased/>
  <w15:docId w15:val="{8F3EB0B8-F4AE-460E-8B76-F52C18B1C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7DB2"/>
    <w:pPr>
      <w:tabs>
        <w:tab w:val="center" w:pos="2520"/>
        <w:tab w:val="right" w:pos="5040"/>
        <w:tab w:val="center" w:pos="7560"/>
        <w:tab w:val="right" w:pos="10224"/>
      </w:tabs>
      <w:spacing w:line="228" w:lineRule="auto"/>
      <w:ind w:firstLine="288"/>
      <w:jc w:val="both"/>
    </w:pPr>
    <w:rPr>
      <w:spacing w:val="-1"/>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outlineLvl w:val="2"/>
    </w:pPr>
    <w:rPr>
      <w:i/>
      <w:iCs/>
      <w:noProof/>
    </w:rPr>
  </w:style>
  <w:style w:type="paragraph" w:styleId="Heading4">
    <w:name w:val="heading 4"/>
    <w:basedOn w:val="Normal"/>
    <w:next w:val="Normal"/>
    <w:qFormat/>
    <w:pPr>
      <w:numPr>
        <w:ilvl w:val="3"/>
        <w:numId w:val="7"/>
      </w:numPr>
      <w:tabs>
        <w:tab w:val="num" w:pos="720"/>
      </w:tabs>
      <w:spacing w:before="40" w:after="40"/>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style>
  <w:style w:type="paragraph" w:customStyle="1" w:styleId="bulletlist">
    <w:name w:val="bullet list"/>
    <w:basedOn w:val="BodyText"/>
    <w:pPr>
      <w:numPr>
        <w:numId w:val="1"/>
      </w:numPr>
    </w:pPr>
  </w:style>
  <w:style w:type="paragraph" w:customStyle="1" w:styleId="equation">
    <w:name w:val="equation"/>
    <w:basedOn w:val="Normal"/>
    <w:pPr>
      <w:spacing w:before="240" w:after="240" w:line="216" w:lineRule="auto"/>
    </w:pPr>
    <w:rPr>
      <w:rFonts w:ascii="Symbol" w:hAnsi="Symbol" w:cs="Symbol"/>
    </w:rPr>
  </w:style>
  <w:style w:type="paragraph" w:customStyle="1" w:styleId="figurecaption">
    <w:name w:val="figure caption"/>
    <w:qFormat/>
    <w:rsid w:val="00E423CA"/>
    <w:pPr>
      <w:numPr>
        <w:numId w:val="2"/>
      </w:numPr>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NoSpacing">
    <w:name w:val="No Spacing"/>
    <w:uiPriority w:val="1"/>
    <w:qFormat/>
    <w:rsid w:val="00EA4DB4"/>
    <w:pPr>
      <w:jc w:val="both"/>
    </w:pPr>
  </w:style>
  <w:style w:type="paragraph" w:styleId="Title">
    <w:name w:val="Title"/>
    <w:basedOn w:val="Normal"/>
    <w:next w:val="Normal"/>
    <w:link w:val="TitleChar"/>
    <w:qFormat/>
    <w:rsid w:val="00F63C9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rsid w:val="00F63C9F"/>
    <w:rPr>
      <w:rFonts w:ascii="Calibri Light" w:eastAsia="Times New Roman" w:hAnsi="Calibri Light" w:cs="Times New Roman"/>
      <w:b/>
      <w:bCs/>
      <w:spacing w:val="-1"/>
      <w:kern w:val="28"/>
      <w:sz w:val="32"/>
      <w:szCs w:val="32"/>
    </w:rPr>
  </w:style>
  <w:style w:type="character" w:styleId="BookTitle">
    <w:name w:val="Book Title"/>
    <w:uiPriority w:val="33"/>
    <w:qFormat/>
    <w:rsid w:val="005430D3"/>
    <w:rPr>
      <w:b/>
      <w:bCs/>
      <w:i/>
      <w:iCs/>
      <w:spacing w:val="5"/>
    </w:rPr>
  </w:style>
  <w:style w:type="character" w:styleId="Hyperlink">
    <w:name w:val="Hyperlink"/>
    <w:rsid w:val="00E93D52"/>
    <w:rPr>
      <w:color w:val="0563C1"/>
      <w:u w:val="single"/>
    </w:rPr>
  </w:style>
  <w:style w:type="paragraph" w:styleId="EndnoteText">
    <w:name w:val="endnote text"/>
    <w:basedOn w:val="Normal"/>
    <w:link w:val="EndnoteTextChar"/>
    <w:rsid w:val="001B639A"/>
  </w:style>
  <w:style w:type="character" w:customStyle="1" w:styleId="EndnoteTextChar">
    <w:name w:val="Endnote Text Char"/>
    <w:link w:val="EndnoteText"/>
    <w:rsid w:val="001B639A"/>
    <w:rPr>
      <w:spacing w:val="-1"/>
    </w:rPr>
  </w:style>
  <w:style w:type="character" w:styleId="EndnoteReference">
    <w:name w:val="endnote reference"/>
    <w:rsid w:val="001B639A"/>
    <w:rPr>
      <w:vertAlign w:val="superscript"/>
    </w:rPr>
  </w:style>
  <w:style w:type="paragraph" w:customStyle="1" w:styleId="NoSpecTabs">
    <w:name w:val="NoSpecTabs"/>
    <w:basedOn w:val="Normal"/>
    <w:link w:val="NoSpecTabsChar"/>
    <w:qFormat/>
    <w:rsid w:val="001D134D"/>
    <w:pPr>
      <w:tabs>
        <w:tab w:val="clear" w:pos="2520"/>
        <w:tab w:val="clear" w:pos="5040"/>
        <w:tab w:val="clear" w:pos="7560"/>
        <w:tab w:val="clear" w:pos="10224"/>
      </w:tabs>
    </w:pPr>
    <w:rPr>
      <w:rFonts w:eastAsia="MS Mincho"/>
      <w:color w:val="000000"/>
      <w:lang w:eastAsia="ja-JP"/>
    </w:rPr>
  </w:style>
  <w:style w:type="character" w:customStyle="1" w:styleId="BodyTextChar">
    <w:name w:val="Body Text Char"/>
    <w:link w:val="BodyText"/>
    <w:rsid w:val="001D134D"/>
    <w:rPr>
      <w:spacing w:val="-1"/>
    </w:rPr>
  </w:style>
  <w:style w:type="paragraph" w:customStyle="1" w:styleId="NewEquation">
    <w:name w:val="NewEquation"/>
    <w:basedOn w:val="Normal"/>
    <w:next w:val="Normal"/>
    <w:qFormat/>
    <w:rsid w:val="00CF289C"/>
    <w:pPr>
      <w:spacing w:before="240" w:after="240" w:line="216" w:lineRule="auto"/>
      <w:contextualSpacing/>
    </w:pPr>
  </w:style>
  <w:style w:type="character" w:customStyle="1" w:styleId="NoSpecTabsChar">
    <w:name w:val="NoSpecTabs Char"/>
    <w:link w:val="NoSpecTabs"/>
    <w:rsid w:val="001D134D"/>
    <w:rPr>
      <w:rFonts w:eastAsia="MS Mincho"/>
      <w:color w:val="000000"/>
      <w:spacing w:val="-1"/>
      <w:lang w:eastAsia="ja-JP"/>
    </w:rPr>
  </w:style>
  <w:style w:type="paragraph" w:styleId="ListParagraph">
    <w:name w:val="List Paragraph"/>
    <w:basedOn w:val="Normal"/>
    <w:uiPriority w:val="34"/>
    <w:qFormat/>
    <w:rsid w:val="00EF3B11"/>
    <w:pPr>
      <w:tabs>
        <w:tab w:val="clear" w:pos="2520"/>
        <w:tab w:val="clear" w:pos="5040"/>
        <w:tab w:val="clear" w:pos="7560"/>
        <w:tab w:val="clear" w:pos="10224"/>
      </w:tabs>
      <w:spacing w:line="240" w:lineRule="exact"/>
      <w:ind w:left="720"/>
      <w:contextualSpacing/>
      <w:jc w:val="left"/>
    </w:pPr>
    <w:rPr>
      <w:rFonts w:eastAsia="MS Mincho"/>
      <w:spacing w:val="0"/>
      <w:sz w:val="22"/>
      <w:szCs w:val="22"/>
    </w:rPr>
  </w:style>
  <w:style w:type="paragraph" w:customStyle="1" w:styleId="Spacebefore">
    <w:name w:val="Spacebefore"/>
    <w:basedOn w:val="Normal"/>
    <w:link w:val="SpacebeforeChar"/>
    <w:qFormat/>
    <w:rsid w:val="00280007"/>
    <w:pPr>
      <w:tabs>
        <w:tab w:val="clear" w:pos="2520"/>
        <w:tab w:val="clear" w:pos="5040"/>
        <w:tab w:val="clear" w:pos="7560"/>
        <w:tab w:val="clear" w:pos="10224"/>
      </w:tabs>
      <w:spacing w:line="240" w:lineRule="exact"/>
      <w:ind w:firstLine="0"/>
    </w:pPr>
    <w:rPr>
      <w:rFonts w:eastAsia="PMingLiU"/>
      <w:spacing w:val="0"/>
      <w:sz w:val="22"/>
      <w:szCs w:val="22"/>
    </w:rPr>
  </w:style>
  <w:style w:type="character" w:customStyle="1" w:styleId="SpacebeforeChar">
    <w:name w:val="Spacebefore Char"/>
    <w:link w:val="Spacebefore"/>
    <w:rsid w:val="00280007"/>
    <w:rPr>
      <w:rFonts w:eastAsia="PMingLiU"/>
      <w:sz w:val="22"/>
      <w:szCs w:val="22"/>
    </w:rPr>
  </w:style>
  <w:style w:type="table" w:styleId="TableGrid">
    <w:name w:val="Table Grid"/>
    <w:basedOn w:val="TableNormal"/>
    <w:uiPriority w:val="59"/>
    <w:rsid w:val="00280007"/>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D0532"/>
    <w:pPr>
      <w:spacing w:line="240" w:lineRule="auto"/>
    </w:pPr>
    <w:rPr>
      <w:rFonts w:ascii="Segoe UI" w:hAnsi="Segoe UI" w:cs="Segoe UI"/>
      <w:sz w:val="18"/>
      <w:szCs w:val="18"/>
    </w:rPr>
  </w:style>
  <w:style w:type="character" w:customStyle="1" w:styleId="BalloonTextChar">
    <w:name w:val="Balloon Text Char"/>
    <w:link w:val="BalloonText"/>
    <w:rsid w:val="00BD0532"/>
    <w:rPr>
      <w:rFonts w:ascii="Segoe UI" w:hAnsi="Segoe UI" w:cs="Segoe UI"/>
      <w:spacing w:val="-1"/>
      <w:sz w:val="18"/>
      <w:szCs w:val="18"/>
    </w:rPr>
  </w:style>
  <w:style w:type="paragraph" w:customStyle="1" w:styleId="EndNoteBibliographyTitle">
    <w:name w:val="EndNote Bibliography Title"/>
    <w:basedOn w:val="Normal"/>
    <w:link w:val="EndNoteBibliographyTitleChar"/>
    <w:rsid w:val="005210F0"/>
    <w:pPr>
      <w:jc w:val="center"/>
    </w:pPr>
    <w:rPr>
      <w:noProof/>
      <w:sz w:val="16"/>
    </w:rPr>
  </w:style>
  <w:style w:type="character" w:customStyle="1" w:styleId="EndNoteBibliographyTitleChar">
    <w:name w:val="EndNote Bibliography Title Char"/>
    <w:link w:val="EndNoteBibliographyTitle"/>
    <w:rsid w:val="005210F0"/>
    <w:rPr>
      <w:rFonts w:ascii="Calibri Light" w:eastAsia="Times New Roman" w:hAnsi="Calibri Light" w:cs="Times New Roman"/>
      <w:b w:val="0"/>
      <w:bCs w:val="0"/>
      <w:noProof/>
      <w:spacing w:val="-1"/>
      <w:kern w:val="28"/>
      <w:sz w:val="16"/>
      <w:szCs w:val="32"/>
    </w:rPr>
  </w:style>
  <w:style w:type="paragraph" w:customStyle="1" w:styleId="EndNoteBibliography">
    <w:name w:val="EndNote Bibliography"/>
    <w:basedOn w:val="Normal"/>
    <w:link w:val="EndNoteBibliographyChar"/>
    <w:rsid w:val="005210F0"/>
    <w:pPr>
      <w:spacing w:line="240" w:lineRule="auto"/>
    </w:pPr>
    <w:rPr>
      <w:noProof/>
      <w:sz w:val="16"/>
    </w:rPr>
  </w:style>
  <w:style w:type="character" w:customStyle="1" w:styleId="EndNoteBibliographyChar">
    <w:name w:val="EndNote Bibliography Char"/>
    <w:link w:val="EndNoteBibliography"/>
    <w:rsid w:val="005210F0"/>
    <w:rPr>
      <w:rFonts w:ascii="Calibri Light" w:eastAsia="Times New Roman" w:hAnsi="Calibri Light" w:cs="Times New Roman"/>
      <w:b w:val="0"/>
      <w:bCs w:val="0"/>
      <w:noProof/>
      <w:spacing w:val="-1"/>
      <w:kern w:val="28"/>
      <w:sz w:val="1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1840956">
      <w:bodyDiv w:val="1"/>
      <w:marLeft w:val="0"/>
      <w:marRight w:val="0"/>
      <w:marTop w:val="0"/>
      <w:marBottom w:val="0"/>
      <w:divBdr>
        <w:top w:val="none" w:sz="0" w:space="0" w:color="auto"/>
        <w:left w:val="none" w:sz="0" w:space="0" w:color="auto"/>
        <w:bottom w:val="none" w:sz="0" w:space="0" w:color="auto"/>
        <w:right w:val="none" w:sz="0" w:space="0" w:color="auto"/>
      </w:divBdr>
      <w:divsChild>
        <w:div w:id="850878093">
          <w:marLeft w:val="0"/>
          <w:marRight w:val="0"/>
          <w:marTop w:val="0"/>
          <w:marBottom w:val="0"/>
          <w:divBdr>
            <w:top w:val="none" w:sz="0" w:space="0" w:color="auto"/>
            <w:left w:val="none" w:sz="0" w:space="0" w:color="auto"/>
            <w:bottom w:val="none" w:sz="0" w:space="0" w:color="auto"/>
            <w:right w:val="none" w:sz="0" w:space="0" w:color="auto"/>
          </w:divBdr>
        </w:div>
        <w:div w:id="1214387620">
          <w:marLeft w:val="0"/>
          <w:marRight w:val="0"/>
          <w:marTop w:val="0"/>
          <w:marBottom w:val="0"/>
          <w:divBdr>
            <w:top w:val="none" w:sz="0" w:space="0" w:color="auto"/>
            <w:left w:val="none" w:sz="0" w:space="0" w:color="auto"/>
            <w:bottom w:val="none" w:sz="0" w:space="0" w:color="auto"/>
            <w:right w:val="none" w:sz="0" w:space="0" w:color="auto"/>
          </w:divBdr>
        </w:div>
        <w:div w:id="1667857619">
          <w:marLeft w:val="0"/>
          <w:marRight w:val="0"/>
          <w:marTop w:val="0"/>
          <w:marBottom w:val="0"/>
          <w:divBdr>
            <w:top w:val="none" w:sz="0" w:space="0" w:color="auto"/>
            <w:left w:val="none" w:sz="0" w:space="0" w:color="auto"/>
            <w:bottom w:val="none" w:sz="0" w:space="0" w:color="auto"/>
            <w:right w:val="none" w:sz="0" w:space="0" w:color="auto"/>
          </w:divBdr>
        </w:div>
      </w:divsChild>
    </w:div>
    <w:div w:id="1729955148">
      <w:bodyDiv w:val="1"/>
      <w:marLeft w:val="0"/>
      <w:marRight w:val="0"/>
      <w:marTop w:val="0"/>
      <w:marBottom w:val="0"/>
      <w:divBdr>
        <w:top w:val="none" w:sz="0" w:space="0" w:color="auto"/>
        <w:left w:val="none" w:sz="0" w:space="0" w:color="auto"/>
        <w:bottom w:val="none" w:sz="0" w:space="0" w:color="auto"/>
        <w:right w:val="none" w:sz="0" w:space="0" w:color="auto"/>
      </w:divBdr>
      <w:divsChild>
        <w:div w:id="876431241">
          <w:marLeft w:val="0"/>
          <w:marRight w:val="0"/>
          <w:marTop w:val="0"/>
          <w:marBottom w:val="0"/>
          <w:divBdr>
            <w:top w:val="none" w:sz="0" w:space="0" w:color="auto"/>
            <w:left w:val="none" w:sz="0" w:space="0" w:color="auto"/>
            <w:bottom w:val="none" w:sz="0" w:space="0" w:color="auto"/>
            <w:right w:val="none" w:sz="0" w:space="0" w:color="auto"/>
          </w:divBdr>
        </w:div>
        <w:div w:id="11449325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yperlink" Target="http://grids.ucs.indiana.edu/ptliupages/publications/DAVS2.pdf"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manidr@broad.mit.edu" TargetMode="External"/><Relationship Id="rId12" Type="http://schemas.openxmlformats.org/officeDocument/2006/relationships/image" Target="media/image5.emf"/><Relationship Id="rId17" Type="http://schemas.openxmlformats.org/officeDocument/2006/relationships/hyperlink" Target="http://osl.iu.edu/research/mpi.net/" TargetMode="Externa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hyperlink" Target="http://beaver.ads.iu.edu:900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hyperlink" Target="http://www.cs.wisc.edu/~gfung/clustering.ps.gz"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4</TotalTime>
  <Pages>9</Pages>
  <Words>9769</Words>
  <Characters>55687</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5326</CharactersWithSpaces>
  <SharedDoc>false</SharedDoc>
  <HLinks>
    <vt:vector size="162" baseType="variant">
      <vt:variant>
        <vt:i4>2818147</vt:i4>
      </vt:variant>
      <vt:variant>
        <vt:i4>148</vt:i4>
      </vt:variant>
      <vt:variant>
        <vt:i4>0</vt:i4>
      </vt:variant>
      <vt:variant>
        <vt:i4>5</vt:i4>
      </vt:variant>
      <vt:variant>
        <vt:lpwstr>http://grids.ucs.indiana.edu/ptliupages/publications/DAVS2.pdf</vt:lpwstr>
      </vt:variant>
      <vt:variant>
        <vt:lpwstr/>
      </vt:variant>
      <vt:variant>
        <vt:i4>2097190</vt:i4>
      </vt:variant>
      <vt:variant>
        <vt:i4>145</vt:i4>
      </vt:variant>
      <vt:variant>
        <vt:i4>0</vt:i4>
      </vt:variant>
      <vt:variant>
        <vt:i4>5</vt:i4>
      </vt:variant>
      <vt:variant>
        <vt:lpwstr>http://osl.iu.edu/research/mpi.net/</vt:lpwstr>
      </vt:variant>
      <vt:variant>
        <vt:lpwstr/>
      </vt:variant>
      <vt:variant>
        <vt:i4>4194315</vt:i4>
      </vt:variant>
      <vt:variant>
        <vt:i4>139</vt:i4>
      </vt:variant>
      <vt:variant>
        <vt:i4>0</vt:i4>
      </vt:variant>
      <vt:variant>
        <vt:i4>5</vt:i4>
      </vt:variant>
      <vt:variant>
        <vt:lpwstr/>
      </vt:variant>
      <vt:variant>
        <vt:lpwstr>_ENREF_19</vt:lpwstr>
      </vt:variant>
      <vt:variant>
        <vt:i4>4194315</vt:i4>
      </vt:variant>
      <vt:variant>
        <vt:i4>133</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7</vt:lpwstr>
      </vt:variant>
      <vt:variant>
        <vt:i4>4390923</vt:i4>
      </vt:variant>
      <vt:variant>
        <vt:i4>121</vt:i4>
      </vt:variant>
      <vt:variant>
        <vt:i4>0</vt:i4>
      </vt:variant>
      <vt:variant>
        <vt:i4>5</vt:i4>
      </vt:variant>
      <vt:variant>
        <vt:lpwstr/>
      </vt:variant>
      <vt:variant>
        <vt:lpwstr>_ENREF_2</vt:lpwstr>
      </vt:variant>
      <vt:variant>
        <vt:i4>4194315</vt:i4>
      </vt:variant>
      <vt:variant>
        <vt:i4>115</vt:i4>
      </vt:variant>
      <vt:variant>
        <vt:i4>0</vt:i4>
      </vt:variant>
      <vt:variant>
        <vt:i4>5</vt:i4>
      </vt:variant>
      <vt:variant>
        <vt:lpwstr/>
      </vt:variant>
      <vt:variant>
        <vt:lpwstr>_ENREF_16</vt:lpwstr>
      </vt:variant>
      <vt:variant>
        <vt:i4>4325387</vt:i4>
      </vt:variant>
      <vt:variant>
        <vt:i4>109</vt:i4>
      </vt:variant>
      <vt:variant>
        <vt:i4>0</vt:i4>
      </vt:variant>
      <vt:variant>
        <vt:i4>5</vt:i4>
      </vt:variant>
      <vt:variant>
        <vt:lpwstr/>
      </vt:variant>
      <vt:variant>
        <vt:lpwstr>_ENREF_3</vt:lpwstr>
      </vt:variant>
      <vt:variant>
        <vt:i4>4390923</vt:i4>
      </vt:variant>
      <vt:variant>
        <vt:i4>101</vt:i4>
      </vt:variant>
      <vt:variant>
        <vt:i4>0</vt:i4>
      </vt:variant>
      <vt:variant>
        <vt:i4>5</vt:i4>
      </vt:variant>
      <vt:variant>
        <vt:lpwstr/>
      </vt:variant>
      <vt:variant>
        <vt:lpwstr>_ENREF_2</vt:lpwstr>
      </vt:variant>
      <vt:variant>
        <vt:i4>4194315</vt:i4>
      </vt:variant>
      <vt:variant>
        <vt:i4>95</vt:i4>
      </vt:variant>
      <vt:variant>
        <vt:i4>0</vt:i4>
      </vt:variant>
      <vt:variant>
        <vt:i4>5</vt:i4>
      </vt:variant>
      <vt:variant>
        <vt:lpwstr/>
      </vt:variant>
      <vt:variant>
        <vt:lpwstr>_ENREF_13</vt:lpwstr>
      </vt:variant>
      <vt:variant>
        <vt:i4>4587531</vt:i4>
      </vt:variant>
      <vt:variant>
        <vt:i4>92</vt:i4>
      </vt:variant>
      <vt:variant>
        <vt:i4>0</vt:i4>
      </vt:variant>
      <vt:variant>
        <vt:i4>5</vt:i4>
      </vt:variant>
      <vt:variant>
        <vt:lpwstr/>
      </vt:variant>
      <vt:variant>
        <vt:lpwstr>_ENREF_7</vt:lpwstr>
      </vt:variant>
      <vt:variant>
        <vt:i4>4194315</vt:i4>
      </vt:variant>
      <vt:variant>
        <vt:i4>84</vt:i4>
      </vt:variant>
      <vt:variant>
        <vt:i4>0</vt:i4>
      </vt:variant>
      <vt:variant>
        <vt:i4>5</vt:i4>
      </vt:variant>
      <vt:variant>
        <vt:lpwstr/>
      </vt:variant>
      <vt:variant>
        <vt:lpwstr>_ENREF_11</vt:lpwstr>
      </vt:variant>
      <vt:variant>
        <vt:i4>4521995</vt:i4>
      </vt:variant>
      <vt:variant>
        <vt:i4>78</vt:i4>
      </vt:variant>
      <vt:variant>
        <vt:i4>0</vt:i4>
      </vt:variant>
      <vt:variant>
        <vt:i4>5</vt:i4>
      </vt:variant>
      <vt:variant>
        <vt:lpwstr/>
      </vt:variant>
      <vt:variant>
        <vt:lpwstr>_ENREF_4</vt:lpwstr>
      </vt:variant>
      <vt:variant>
        <vt:i4>4194315</vt:i4>
      </vt:variant>
      <vt:variant>
        <vt:i4>72</vt:i4>
      </vt:variant>
      <vt:variant>
        <vt:i4>0</vt:i4>
      </vt:variant>
      <vt:variant>
        <vt:i4>5</vt:i4>
      </vt:variant>
      <vt:variant>
        <vt:lpwstr/>
      </vt:variant>
      <vt:variant>
        <vt:lpwstr>_ENREF_11</vt:lpwstr>
      </vt:variant>
      <vt:variant>
        <vt:i4>4456459</vt:i4>
      </vt:variant>
      <vt:variant>
        <vt:i4>69</vt:i4>
      </vt:variant>
      <vt:variant>
        <vt:i4>0</vt:i4>
      </vt:variant>
      <vt:variant>
        <vt:i4>5</vt:i4>
      </vt:variant>
      <vt:variant>
        <vt:lpwstr/>
      </vt:variant>
      <vt:variant>
        <vt:lpwstr>_ENREF_5</vt:lpwstr>
      </vt:variant>
      <vt:variant>
        <vt:i4>4194315</vt:i4>
      </vt:variant>
      <vt:variant>
        <vt:i4>63</vt:i4>
      </vt:variant>
      <vt:variant>
        <vt:i4>0</vt:i4>
      </vt:variant>
      <vt:variant>
        <vt:i4>5</vt:i4>
      </vt:variant>
      <vt:variant>
        <vt:lpwstr/>
      </vt:variant>
      <vt:variant>
        <vt:lpwstr>_ENREF_11</vt:lpwstr>
      </vt:variant>
      <vt:variant>
        <vt:i4>4784139</vt:i4>
      </vt:variant>
      <vt:variant>
        <vt:i4>60</vt:i4>
      </vt:variant>
      <vt:variant>
        <vt:i4>0</vt:i4>
      </vt:variant>
      <vt:variant>
        <vt:i4>5</vt:i4>
      </vt:variant>
      <vt:variant>
        <vt:lpwstr/>
      </vt:variant>
      <vt:variant>
        <vt:lpwstr>_ENREF_8</vt:lpwstr>
      </vt:variant>
      <vt:variant>
        <vt:i4>4456459</vt:i4>
      </vt:variant>
      <vt:variant>
        <vt:i4>54</vt:i4>
      </vt:variant>
      <vt:variant>
        <vt:i4>0</vt:i4>
      </vt:variant>
      <vt:variant>
        <vt:i4>5</vt:i4>
      </vt:variant>
      <vt:variant>
        <vt:lpwstr/>
      </vt:variant>
      <vt:variant>
        <vt:lpwstr>_ENREF_5</vt:lpwstr>
      </vt:variant>
      <vt:variant>
        <vt:i4>4456459</vt:i4>
      </vt:variant>
      <vt:variant>
        <vt:i4>48</vt:i4>
      </vt:variant>
      <vt:variant>
        <vt:i4>0</vt:i4>
      </vt:variant>
      <vt:variant>
        <vt:i4>5</vt:i4>
      </vt:variant>
      <vt:variant>
        <vt:lpwstr/>
      </vt:variant>
      <vt:variant>
        <vt:lpwstr>_ENREF_5</vt:lpwstr>
      </vt:variant>
      <vt:variant>
        <vt:i4>4194315</vt:i4>
      </vt:variant>
      <vt:variant>
        <vt:i4>42</vt:i4>
      </vt:variant>
      <vt:variant>
        <vt:i4>0</vt:i4>
      </vt:variant>
      <vt:variant>
        <vt:i4>5</vt:i4>
      </vt:variant>
      <vt:variant>
        <vt:lpwstr/>
      </vt:variant>
      <vt:variant>
        <vt:lpwstr>_ENREF_12</vt:lpwstr>
      </vt:variant>
      <vt:variant>
        <vt:i4>4194315</vt:i4>
      </vt:variant>
      <vt:variant>
        <vt:i4>36</vt:i4>
      </vt:variant>
      <vt:variant>
        <vt:i4>0</vt:i4>
      </vt:variant>
      <vt:variant>
        <vt:i4>5</vt:i4>
      </vt:variant>
      <vt:variant>
        <vt:lpwstr/>
      </vt:variant>
      <vt:variant>
        <vt:lpwstr>_ENREF_11</vt:lpwstr>
      </vt:variant>
      <vt:variant>
        <vt:i4>4653067</vt:i4>
      </vt:variant>
      <vt:variant>
        <vt:i4>30</vt:i4>
      </vt:variant>
      <vt:variant>
        <vt:i4>0</vt:i4>
      </vt:variant>
      <vt:variant>
        <vt:i4>5</vt:i4>
      </vt:variant>
      <vt:variant>
        <vt:lpwstr/>
      </vt:variant>
      <vt:variant>
        <vt:lpwstr>_ENREF_6</vt:lpwstr>
      </vt:variant>
      <vt:variant>
        <vt:i4>4325387</vt:i4>
      </vt:variant>
      <vt:variant>
        <vt:i4>22</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7143434</vt:i4>
      </vt:variant>
      <vt:variant>
        <vt:i4>3</vt:i4>
      </vt:variant>
      <vt:variant>
        <vt:i4>0</vt:i4>
      </vt:variant>
      <vt:variant>
        <vt:i4>5</vt:i4>
      </vt:variant>
      <vt:variant>
        <vt:lpwstr>mailto:spyne@broad.mit.edu</vt:lpwstr>
      </vt:variant>
      <vt:variant>
        <vt:lpwstr/>
      </vt:variant>
      <vt:variant>
        <vt:i4>5963813</vt:i4>
      </vt:variant>
      <vt:variant>
        <vt:i4>0</vt:i4>
      </vt:variant>
      <vt:variant>
        <vt:i4>0</vt:i4>
      </vt:variant>
      <vt:variant>
        <vt:i4>5</vt:i4>
      </vt:variant>
      <vt:variant>
        <vt:lpwstr>mailto:manidr@broad.mit.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Geoffrey Fox</cp:lastModifiedBy>
  <cp:revision>38</cp:revision>
  <dcterms:created xsi:type="dcterms:W3CDTF">2013-06-22T17:05:00Z</dcterms:created>
  <dcterms:modified xsi:type="dcterms:W3CDTF">2013-10-07T17:06:00Z</dcterms:modified>
</cp:coreProperties>
</file>